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comments.xml" ContentType="application/vnd.openxmlformats-officedocument.wordprocessingml.comment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54499A" w:rsidRPr="00B3335A"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Pr>
          <w:rFonts w:eastAsia="Calibri"/>
        </w:rPr>
        <w:t>. In order to solve this issue, this paper</w:t>
      </w:r>
      <w:r w:rsidR="00EB4D21">
        <w:rPr>
          <w:rFonts w:eastAsia="Calibri"/>
        </w:rPr>
        <w:t xml:space="preserve"> introduces a new concept: provenience in games.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ins w:id="0" w:author="Kohwalter" w:date="2012-07-16T16:53:00Z">
        <w:r w:rsidR="00262D2A">
          <w:fldChar w:fldCharType="begin"/>
        </w:r>
      </w:ins>
      <w:r w:rsidR="00EC42EE">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262D2A">
        <w:fldChar w:fldCharType="separate"/>
      </w:r>
      <w:r w:rsidR="00446950" w:rsidRPr="00446950">
        <w:rPr>
          <w:szCs w:val="21"/>
        </w:rPr>
        <w:t>[Navarro and van der Hoek 2004; Baker et al. 2003; Dantas et al. 2004; Figueiredo et al. 2010]</w:t>
      </w:r>
      <w:ins w:id="1" w:author="Kohwalter" w:date="2012-07-16T16:53:00Z">
        <w:r w:rsidR="00262D2A">
          <w:fldChar w:fldCharType="end"/>
        </w:r>
      </w:ins>
      <w:ins w:id="2" w:author="Kohwalter" w:date="2012-07-16T16:55:00Z">
        <w:r w:rsidR="00FD169C">
          <w:t xml:space="preserve"> </w:t>
        </w:r>
      </w:ins>
      <w:r>
        <w:t>ha</w:t>
      </w:r>
      <w:r w:rsidR="004014F1">
        <w:t>ve</w:t>
      </w:r>
      <w:r>
        <w:t xml:space="preserve"> been used </w:t>
      </w:r>
      <w:r w:rsidR="00EB4D21">
        <w:t>for</w:t>
      </w:r>
      <w:r>
        <w:t xml:space="preserve"> aiding students to learn and comprehend concepts taught in classrooms. However, these serious games are limited in terms of analysis, </w:t>
      </w:r>
      <w:r w:rsidR="004014F1">
        <w:t>which do</w:t>
      </w:r>
      <w:r>
        <w:t xml:space="preserve"> not allow the player to </w:t>
      </w:r>
      <w:r w:rsidR="00301A38">
        <w:t xml:space="preserve">deeply comprehend </w:t>
      </w:r>
      <w:r>
        <w:t>decisions made throughout the game</w:t>
      </w:r>
      <w:r w:rsidR="00301A38">
        <w:t>. This analysis is fundamental for</w:t>
      </w:r>
      <w:r>
        <w:t xml:space="preserve"> detect</w:t>
      </w:r>
      <w:r w:rsidR="00301A38">
        <w:t>ing</w:t>
      </w:r>
      <w:r>
        <w:t xml:space="preserve"> symptoms of the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ins w:id="3" w:author="Kohwalter" w:date="2012-07-16T11:09:00Z">
        <w:r w:rsidR="00A764DF">
          <w:t xml:space="preserve"> </w:t>
        </w:r>
      </w:ins>
      <w:r w:rsidR="00262D2A">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262D2A">
        <w:fldChar w:fldCharType="separate"/>
      </w:r>
      <w:r w:rsidR="00446950" w:rsidRPr="00446950">
        <w:rPr>
          <w:szCs w:val="21"/>
        </w:rPr>
        <w:t>[Chialvo and Bak 1999; Clark 1950]</w:t>
      </w:r>
      <w:ins w:id="4" w:author="Kohwalter" w:date="2012-07-16T11:10:00Z">
        <w:r w:rsidR="00262D2A">
          <w:fldChar w:fldCharType="end"/>
        </w:r>
      </w:ins>
      <w:r w:rsidR="00DB2EB2">
        <w:t xml:space="preserve"> </w:t>
      </w:r>
      <w:r>
        <w:t xml:space="preserve">state that the process of learning by correcting past mistakes </w:t>
      </w:r>
      <w:r w:rsidR="00301A38">
        <w:t xml:space="preserve">is </w:t>
      </w:r>
      <w:r>
        <w:t>more 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w:t>
      </w:r>
      <w:r w:rsidR="00722892">
        <w:lastRenderedPageBreak/>
        <w:t xml:space="preserve">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ins w:id="5" w:author="Kohwalter" w:date="2012-07-16T18:37:00Z">
        <w:r w:rsidR="00B139DA">
          <w:t>,</w:t>
        </w:r>
      </w:ins>
      <w:r w:rsidR="000B4353">
        <w:t xml:space="preserve"> </w:t>
      </w:r>
      <w:commentRangeStart w:id="6"/>
      <w:del w:id="7" w:author="Kohwalter" w:date="2012-07-16T18:37:00Z">
        <w:r w:rsidR="000B4353" w:rsidDel="00B139DA">
          <w:delText xml:space="preserve">that </w:delText>
        </w:r>
      </w:del>
      <w:commentRangeEnd w:id="6"/>
      <w:ins w:id="8" w:author="Kohwalter" w:date="2012-07-16T18:37:00Z">
        <w:r w:rsidR="00B139DA">
          <w:t xml:space="preserve">which </w:t>
        </w:r>
      </w:ins>
      <w:r w:rsidR="000B4353">
        <w:rPr>
          <w:rStyle w:val="CommentReference"/>
        </w:rPr>
        <w:commentReference w:id="6"/>
      </w:r>
      <w:r w:rsidR="000B4353">
        <w:t>maps actions</w:t>
      </w:r>
      <w:ins w:id="9" w:author="Kohwalter" w:date="2012-07-16T18:37:00Z">
        <w:r w:rsidR="00B139DA">
          <w:t>,</w:t>
        </w:r>
      </w:ins>
      <w:r w:rsidR="000B4353">
        <w:t xml:space="preserve"> </w:t>
      </w:r>
      <w:r w:rsidR="00DB2EB2">
        <w:t>was</w:t>
      </w:r>
      <w:r w:rsidR="00722892">
        <w:t xml:space="preserve"> informally proposed by </w:t>
      </w:r>
      <w:ins w:id="10" w:author="Kohwalter" w:date="2012-07-16T11:06:00Z">
        <w:r w:rsidR="003745B4">
          <w:t xml:space="preserve">WARREN </w:t>
        </w:r>
      </w:ins>
      <w:r w:rsidR="00262D2A">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262D2A">
        <w:fldChar w:fldCharType="separate"/>
      </w:r>
      <w:r w:rsidR="00446950" w:rsidRPr="00446950">
        <w:rPr>
          <w:szCs w:val="21"/>
        </w:rPr>
        <w:t>[2011]</w:t>
      </w:r>
      <w:r w:rsidR="00262D2A">
        <w:fldChar w:fldCharType="end"/>
      </w:r>
      <w:r w:rsidR="003745B4">
        <w:rPr>
          <w:rStyle w:val="CommentReference"/>
        </w:rPr>
        <w:t xml:space="preserve"> </w:t>
      </w:r>
      <w:r w:rsidR="005C0167">
        <w:t xml:space="preserve">. </w:t>
      </w:r>
      <w:r w:rsidR="00722892">
        <w:t xml:space="preserve">More formal ways were also proposed </w:t>
      </w:r>
      <w:r w:rsidR="00262D2A"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262D2A" w:rsidRPr="00722892">
        <w:fldChar w:fldCharType="separate"/>
      </w:r>
      <w:r w:rsidR="00446950" w:rsidRPr="00446950">
        <w:rPr>
          <w:szCs w:val="21"/>
        </w:rPr>
        <w:t>[Consalvo and Dutton 2006]</w:t>
      </w:r>
      <w:r w:rsidR="00262D2A"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262D2A"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262D2A" w:rsidRPr="00722892">
        <w:fldChar w:fldCharType="separate"/>
      </w:r>
      <w:r w:rsidR="00446950" w:rsidRPr="00446950">
        <w:rPr>
          <w:szCs w:val="21"/>
        </w:rPr>
        <w:t>[Andersen et al. 2010]</w:t>
      </w:r>
      <w:r w:rsidR="00262D2A" w:rsidRPr="00722892">
        <w:fldChar w:fldCharType="end"/>
      </w:r>
      <w:r w:rsidR="00903E85">
        <w:t xml:space="preserve">, offers a </w:t>
      </w:r>
      <w:r w:rsidR="005C0167">
        <w:t xml:space="preserve">way </w:t>
      </w:r>
      <w:r w:rsidR="00DB2EB2">
        <w:t>to</w:t>
      </w:r>
      <w:r w:rsidR="00903E85">
        <w:t xml:space="preserve"> visually analyze play traces, providing detailed visual representation of the paths taken by the player through the game.</w:t>
      </w:r>
      <w:r w:rsidR="00E72DFE">
        <w:t xml:space="preserve"> </w:t>
      </w:r>
      <w:r w:rsidR="000B4353">
        <w:t xml:space="preserve">Besides the WARREN </w:t>
      </w:r>
      <w:ins w:id="11" w:author="Kohwalter" w:date="2012-07-16T11:06:00Z">
        <w:r w:rsidR="00262D2A">
          <w:fldChar w:fldCharType="begin"/>
        </w:r>
      </w:ins>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262D2A">
        <w:fldChar w:fldCharType="separate"/>
      </w:r>
      <w:r w:rsidR="00446950" w:rsidRPr="00446950">
        <w:rPr>
          <w:szCs w:val="21"/>
        </w:rPr>
        <w:t>[2011]</w:t>
      </w:r>
      <w:ins w:id="12" w:author="Kohwalter" w:date="2012-07-16T11:06:00Z">
        <w:r w:rsidR="00262D2A">
          <w:fldChar w:fldCharType="end"/>
        </w:r>
      </w:ins>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 xml:space="preserve">played. </w:t>
      </w:r>
      <w:r w:rsidR="006174E4">
        <w:t>T</w:t>
      </w:r>
      <w:r w:rsidR="00A223E9">
        <w:t xml:space="preserve">his collected data </w:t>
      </w:r>
      <w:r w:rsidR="000B4353">
        <w:t>is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t>This framework was instantiated in the SDM game</w:t>
      </w:r>
      <w:r w:rsidR="003745B4">
        <w:t xml:space="preserve"> </w:t>
      </w:r>
      <w:fldSimple w:instr=" ADDIN ZOTERO_TEMP "/>
      <w:ins w:id="13" w:author="Kohwalter" w:date="2012-07-16T11:08:00Z">
        <w:r w:rsidR="00262D2A">
          <w:fldChar w:fldCharType="begin"/>
        </w:r>
      </w:ins>
      <w:r w:rsidR="00446950">
        <w:instrText xml:space="preserve"> ADDIN ZOTERO_ITEM CSL_CITATION {"citationID":"nSwIyfgB","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262D2A">
        <w:fldChar w:fldCharType="separate"/>
      </w:r>
      <w:r w:rsidR="00446950" w:rsidRPr="00446950">
        <w:rPr>
          <w:szCs w:val="21"/>
        </w:rPr>
        <w:t>[Kohwalter et al. 2011]</w:t>
      </w:r>
      <w:ins w:id="14" w:author="Kohwalter" w:date="2012-07-16T11:08:00Z">
        <w:r w:rsidR="00262D2A">
          <w:fldChar w:fldCharType="end"/>
        </w:r>
      </w:ins>
      <w:r>
        <w:t xml:space="preserve"> as a proof of concept. The SDM game focuses on introducing Software Engineering concepts and skills to undergraduate students. The new version of SDM, which includes provenance support, allows students to analyze their actions and clearly identify the ones that lead to successful or unsuccessful outcomes. This scenario is specially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867212">
        <w:t>is</w:t>
      </w:r>
      <w:r>
        <w:t xml:space="preserve"> used </w:t>
      </w:r>
      <w:r>
        <w:lastRenderedPageBreak/>
        <w:t>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del w:id="15" w:author="Kohwalter" w:date="2012-07-16T13:01:00Z">
        <w:r w:rsidRPr="00AA3BFB" w:rsidDel="007703D1">
          <w:delText xml:space="preserve">Open </w:delText>
        </w:r>
      </w:del>
      <w:r w:rsidRPr="00AA3BFB">
        <w:t>Provenance</w:t>
      </w:r>
      <w:del w:id="16" w:author="Kohwalter" w:date="2012-07-16T13:01:00Z">
        <w:r w:rsidRPr="00AA3BFB" w:rsidDel="007703D1">
          <w:delText xml:space="preserve"> Model</w:delText>
        </w:r>
      </w:del>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 xml:space="preserve">In 2006 at </w:t>
      </w:r>
      <w:r w:rsidRPr="007B6E45">
        <w:rPr>
          <w:i/>
        </w:rPr>
        <w:t>International Provenance and Annotation Workshop</w:t>
      </w:r>
      <w:r w:rsidRPr="007B6E45">
        <w:t xml:space="preserve"> the participants were interested in </w:t>
      </w:r>
      <w:r>
        <w:t>the issues of data provenance, documentation, derivation and annotation. As a result, the Open Provenance Model</w:t>
      </w:r>
      <w:r w:rsidR="00DB2EB2">
        <w:t xml:space="preserve"> </w:t>
      </w:r>
      <w:r w:rsidR="00262D2A">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62D2A">
        <w:fldChar w:fldCharType="separate"/>
      </w:r>
      <w:r w:rsidR="00446950" w:rsidRPr="00446950">
        <w:rPr>
          <w:szCs w:val="21"/>
        </w:rPr>
        <w:t>[Moreau et al. 2011]</w:t>
      </w:r>
      <w:r w:rsidR="00262D2A">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model of provenance that was designed to meet the following requirements</w:t>
      </w:r>
      <w:ins w:id="17" w:author="Kohwalter" w:date="2012-07-16T11:15:00Z">
        <w:r w:rsidR="00A764DF">
          <w:t xml:space="preserve"> </w:t>
        </w:r>
      </w:ins>
      <w:ins w:id="18" w:author="Kohwalter" w:date="2012-07-16T11:12:00Z">
        <w:r w:rsidR="00262D2A">
          <w:fldChar w:fldCharType="begin"/>
        </w:r>
      </w:ins>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62D2A">
        <w:fldChar w:fldCharType="separate"/>
      </w:r>
      <w:r w:rsidR="00446950" w:rsidRPr="00446950">
        <w:rPr>
          <w:szCs w:val="21"/>
        </w:rPr>
        <w:t>[Moreau et al. 2011]</w:t>
      </w:r>
      <w:ins w:id="19" w:author="Kohwalter" w:date="2012-07-16T11:12:00Z">
        <w:r w:rsidR="00262D2A">
          <w:fldChar w:fldCharType="end"/>
        </w:r>
      </w:ins>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ins w:id="20" w:author="Kohwalter" w:date="2012-07-16T11:14:00Z">
        <w:r w:rsidR="00A764DF" w:rsidRPr="00BD26AA">
          <w:rPr>
            <w:szCs w:val="24"/>
          </w:rPr>
          <w:t xml:space="preserve">MOREAU </w:t>
        </w:r>
        <w:r w:rsidR="00A764DF" w:rsidRPr="00BD26AA">
          <w:rPr>
            <w:i/>
            <w:iCs/>
            <w:szCs w:val="24"/>
          </w:rPr>
          <w:t>et al.</w:t>
        </w:r>
        <w:r w:rsidR="00A764DF">
          <w:rPr>
            <w:i/>
            <w:iCs/>
            <w:szCs w:val="24"/>
          </w:rPr>
          <w:t xml:space="preserve"> </w:t>
        </w:r>
      </w:ins>
      <w:r w:rsidR="00262D2A">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262D2A">
        <w:fldChar w:fldCharType="separate"/>
      </w:r>
      <w:r w:rsidR="00446950" w:rsidRPr="00446950">
        <w:rPr>
          <w:szCs w:val="21"/>
        </w:rPr>
        <w:t>[2011]</w:t>
      </w:r>
      <w:r w:rsidR="00262D2A">
        <w:fldChar w:fldCharType="end"/>
      </w:r>
      <w:r w:rsidRPr="007B6E45">
        <w:t>, a provenance graph is a record of a past or curren</w:t>
      </w:r>
      <w:r>
        <w:t>t execution</w:t>
      </w:r>
      <w:r w:rsidRPr="007B6E45">
        <w:t>, and not a description of something that could happen in the future.</w:t>
      </w:r>
      <w:r>
        <w:t xml:space="preserve"> </w:t>
      </w:r>
    </w:p>
    <w:p w:rsidR="00D3669E" w:rsidRDefault="00FD1AA4" w:rsidP="00F75F1F">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On the other hand, t</w:t>
      </w:r>
      <w:r w:rsidR="00937378">
        <w:t xml:space="preserve">he </w:t>
      </w:r>
      <w:r w:rsidR="00937378">
        <w:lastRenderedPageBreak/>
        <w:t xml:space="preserve">edges on the graph belong to one of the categories described in </w:t>
      </w:r>
      <w:r w:rsidR="00262D2A">
        <w:fldChar w:fldCharType="begin"/>
      </w:r>
      <w:r w:rsidR="008B4B34">
        <w:instrText xml:space="preserve"> REF _Ref327031660 \h </w:instrText>
      </w:r>
      <w:r w:rsidR="00262D2A">
        <w:fldChar w:fldCharType="separate"/>
      </w:r>
      <w:r w:rsidR="0088561C">
        <w:t xml:space="preserve">Figure </w:t>
      </w:r>
      <w:r w:rsidR="0088561C">
        <w:rPr>
          <w:noProof/>
        </w:rPr>
        <w:t>1</w:t>
      </w:r>
      <w:r w:rsidR="00262D2A">
        <w:fldChar w:fldCharType="end"/>
      </w:r>
      <w:r w:rsidR="00937378">
        <w:t>, representing a causal dependency between its source, denoting the effect, and its destination that denotes the cause.</w:t>
      </w:r>
    </w:p>
    <w:p w:rsidR="008B4B34" w:rsidRDefault="00D3669E" w:rsidP="00F75F1F">
      <w:pPr>
        <w:ind w:right="0"/>
        <w:jc w:val="both"/>
        <w:rPr>
          <w:noProof/>
        </w:rPr>
      </w:pPr>
      <w:r>
        <w:tab/>
      </w:r>
      <w:r w:rsidR="00AC44C7" w:rsidRPr="00885F3C">
        <w:t>The first two edges say that a process used a</w:t>
      </w:r>
      <w:r w:rsidR="00AC44C7">
        <w:t>n</w:t>
      </w:r>
      <w:r w:rsidR="00AC44C7" w:rsidRPr="00885F3C">
        <w:t xml:space="preserve"> artifact and that 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Roles are only meaningful in the context of the process where they are defined, and they are not defined by OPM, but by the application domains. Roles are used on OPM just to distinguish the involvement of artifacts in processes.</w:t>
      </w:r>
      <w:r w:rsidR="008B4B34" w:rsidRPr="008B4B34">
        <w:rPr>
          <w:noProof/>
        </w:rPr>
        <w:t xml:space="preserve"> </w:t>
      </w:r>
    </w:p>
    <w:p w:rsidR="000028EB" w:rsidRDefault="000028EB" w:rsidP="008B4B34">
      <w:pPr>
        <w:ind w:right="0"/>
        <w:jc w:val="center"/>
      </w:pPr>
      <w:commentRangeStart w:id="21"/>
      <w:r w:rsidRPr="000028EB">
        <w:rPr>
          <w:noProof/>
        </w:rPr>
        <w:drawing>
          <wp:inline distT="0" distB="0" distL="0" distR="0">
            <wp:extent cx="2820670" cy="3099435"/>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820670" cy="3099435"/>
                    </a:xfrm>
                    <a:prstGeom prst="rect">
                      <a:avLst/>
                    </a:prstGeom>
                    <a:noFill/>
                    <a:ln w="9525">
                      <a:noFill/>
                      <a:miter lim="800000"/>
                      <a:headEnd/>
                      <a:tailEnd/>
                    </a:ln>
                  </pic:spPr>
                </pic:pic>
              </a:graphicData>
            </a:graphic>
          </wp:inline>
        </w:drawing>
      </w:r>
      <w:commentRangeEnd w:id="21"/>
      <w:r w:rsidR="00CE75E1">
        <w:rPr>
          <w:rStyle w:val="CommentReference"/>
        </w:rPr>
        <w:commentReference w:id="21"/>
      </w:r>
    </w:p>
    <w:p w:rsidR="008B4B34" w:rsidRPr="00224718" w:rsidRDefault="008B4B34" w:rsidP="008B4B34">
      <w:pPr>
        <w:pStyle w:val="Caption"/>
        <w:ind w:right="0"/>
        <w:jc w:val="center"/>
      </w:pPr>
      <w:bookmarkStart w:id="22" w:name="_Ref327031660"/>
      <w:r>
        <w:t xml:space="preserve">Figure </w:t>
      </w:r>
      <w:fldSimple w:instr=" SEQ Figure \* ARABIC ">
        <w:r w:rsidR="0088561C">
          <w:rPr>
            <w:noProof/>
          </w:rPr>
          <w:t>1</w:t>
        </w:r>
      </w:fldSimple>
      <w:bookmarkEnd w:id="22"/>
      <w:r>
        <w:t>: Edges and Usage of Timestamps in Open Provenance Model</w:t>
      </w:r>
      <w:r w:rsidR="00A13D96">
        <w:t xml:space="preserve">. </w:t>
      </w:r>
      <w:del w:id="23" w:author="Kohwalter" w:date="2012-07-16T13:39:00Z">
        <w:r w:rsidR="00A13D96" w:rsidDel="007A37AC">
          <w:delText>Adapted from</w:delText>
        </w:r>
      </w:del>
      <w:ins w:id="24" w:author="Kohwalter" w:date="2012-07-16T13:39:00Z">
        <w:r w:rsidR="007A37AC">
          <w:t>Source:</w:t>
        </w:r>
      </w:ins>
      <w:r w:rsidR="00A13D96">
        <w:t xml:space="preserve"> </w:t>
      </w:r>
      <w:r w:rsidR="00262D2A">
        <w:fldChar w:fldCharType="begin"/>
      </w:r>
      <w:r w:rsidR="00EC42EE">
        <w:instrText xml:space="preserve"> ADDIN ZOTERO_ITEM CSL_CITATION {"citationID":"Fb8A6S05","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62D2A">
        <w:fldChar w:fldCharType="separate"/>
      </w:r>
      <w:r w:rsidR="00446950" w:rsidRPr="00446950">
        <w:rPr>
          <w:szCs w:val="21"/>
        </w:rPr>
        <w:t>[Moreau et al. 2011]</w:t>
      </w:r>
      <w:r w:rsidR="00262D2A">
        <w:fldChar w:fldCharType="end"/>
      </w:r>
      <w:r w:rsidR="00A13D96">
        <w:t>.</w:t>
      </w:r>
    </w:p>
    <w:p w:rsidR="00D03BCE" w:rsidRDefault="00DC3B53" w:rsidP="00F75F1F">
      <w:pPr>
        <w:ind w:right="0"/>
        <w:jc w:val="both"/>
      </w:pPr>
      <w:r>
        <w:tab/>
      </w:r>
      <w:r w:rsidR="00D03BCE">
        <w:t xml:space="preserve">The edge </w:t>
      </w:r>
      <w:r w:rsidR="00D03BCE">
        <w:rPr>
          <w:i/>
        </w:rPr>
        <w:t>was controlled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oriented view of past executions.</w:t>
      </w:r>
      <w:r w:rsidR="00003977">
        <w:t xml:space="preserve"> Below are some important definitions in the </w:t>
      </w:r>
      <w:r w:rsidR="009F6FAB">
        <w:t>Open Provenance Model</w:t>
      </w:r>
      <w:r w:rsidR="00423A9C">
        <w:t xml:space="preserve"> according to</w:t>
      </w:r>
      <w:ins w:id="25" w:author="Kohwalter" w:date="2012-07-16T11:16:00Z">
        <w:r w:rsidR="00A764DF">
          <w:t xml:space="preserve"> </w:t>
        </w:r>
      </w:ins>
      <w:ins w:id="26" w:author="Kohwalter" w:date="2012-07-16T11:17:00Z">
        <w:r w:rsidR="00A764DF" w:rsidRPr="00BD26AA">
          <w:rPr>
            <w:szCs w:val="24"/>
          </w:rPr>
          <w:t xml:space="preserve">MOREAU </w:t>
        </w:r>
        <w:r w:rsidR="00A764DF" w:rsidRPr="00BD26AA">
          <w:rPr>
            <w:i/>
            <w:iCs/>
            <w:szCs w:val="24"/>
          </w:rPr>
          <w:t>et al.</w:t>
        </w:r>
        <w:r w:rsidR="00A764DF">
          <w:rPr>
            <w:i/>
            <w:iCs/>
            <w:szCs w:val="24"/>
          </w:rPr>
          <w:t xml:space="preserve"> </w:t>
        </w:r>
      </w:ins>
      <w:ins w:id="27" w:author="Kohwalter" w:date="2012-07-16T11:16:00Z">
        <w:r w:rsidR="00262D2A">
          <w:fldChar w:fldCharType="begin"/>
        </w:r>
      </w:ins>
      <w:r w:rsidR="00EC42EE">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262D2A">
        <w:fldChar w:fldCharType="separate"/>
      </w:r>
      <w:r w:rsidR="00446950" w:rsidRPr="00446950">
        <w:rPr>
          <w:szCs w:val="21"/>
        </w:rPr>
        <w:t>[2011]</w:t>
      </w:r>
      <w:ins w:id="28" w:author="Kohwalter" w:date="2012-07-16T11:16:00Z">
        <w:r w:rsidR="00262D2A">
          <w:fldChar w:fldCharType="end"/>
        </w:r>
      </w:ins>
      <w:r w:rsidR="00003977">
        <w:t>.</w:t>
      </w:r>
    </w:p>
    <w:p w:rsidR="00003977" w:rsidRPr="00234F42" w:rsidRDefault="00003977" w:rsidP="00F75F1F">
      <w:pPr>
        <w:ind w:right="0"/>
        <w:jc w:val="both"/>
      </w:pPr>
      <w:r w:rsidRPr="007151FF">
        <w:rPr>
          <w:b/>
        </w:rPr>
        <w:t>Causal Relationship</w:t>
      </w:r>
      <w:r>
        <w:t xml:space="preserve">: </w:t>
      </w:r>
      <w:r w:rsidR="00B87F75" w:rsidRPr="00DC3B53">
        <w:rPr>
          <w:i/>
        </w:rPr>
        <w:t>R</w:t>
      </w:r>
      <w:r w:rsidRPr="00DC3B53">
        <w:rPr>
          <w:i/>
        </w:rPr>
        <w:t>epresented by an arc and denotes the presence of a causal dependency between the source of the arc (effect) and the destination of the arc (cause).</w:t>
      </w:r>
    </w:p>
    <w:p w:rsidR="00003977" w:rsidRDefault="00003977" w:rsidP="00F75F1F">
      <w:pPr>
        <w:ind w:right="0"/>
        <w:jc w:val="both"/>
      </w:pPr>
      <w:r w:rsidRPr="007151FF">
        <w:rPr>
          <w:b/>
        </w:rPr>
        <w:lastRenderedPageBreak/>
        <w:t>Artifact Used by a Process</w:t>
      </w:r>
      <w:r>
        <w:t xml:space="preserve">: </w:t>
      </w:r>
      <w:r w:rsidR="00797D68">
        <w:t xml:space="preserve"> </w:t>
      </w:r>
      <w:r w:rsidR="00797D68" w:rsidRPr="00DC3B53">
        <w:rPr>
          <w:i/>
        </w:rPr>
        <w:t>A "used" edge from process to an artifact is a causal relationship intended to indicate that the process required the availability of the artifact to be able to complete its execution. When several artifacts are connected to a same process by multiple "used" edges, all of them were required for the process to complete.</w:t>
      </w:r>
    </w:p>
    <w:p w:rsidR="00797D68" w:rsidRPr="00D214F2" w:rsidRDefault="00797D68" w:rsidP="00F75F1F">
      <w:pPr>
        <w:ind w:right="0"/>
        <w:jc w:val="both"/>
      </w:pPr>
      <w:r w:rsidRPr="007151FF">
        <w:rPr>
          <w:b/>
        </w:rPr>
        <w:t>Artifacts Generated by Processes</w:t>
      </w:r>
      <w:r>
        <w:t xml:space="preserve">: </w:t>
      </w:r>
      <w:r w:rsidRPr="00DC3B53">
        <w:rPr>
          <w:i/>
        </w:rPr>
        <w:t xml:space="preserve">A "was generated by" edge from an artifact to a process is a causal relationship intended to mean that the process was required to initiate its execution for the artifact to have been generated. When several artifacts are connected to </w:t>
      </w:r>
      <w:r w:rsidR="00423A9C">
        <w:rPr>
          <w:i/>
        </w:rPr>
        <w:t>the</w:t>
      </w:r>
      <w:r w:rsidRPr="00DC3B53">
        <w:rPr>
          <w:i/>
        </w:rPr>
        <w:t xml:space="preserve"> same process by multiple "was generated by" edges, </w:t>
      </w:r>
      <w:commentRangeStart w:id="29"/>
      <w:r w:rsidRPr="00DC3B53">
        <w:rPr>
          <w:i/>
        </w:rPr>
        <w:t>the process had to have begun for all of the</w:t>
      </w:r>
      <w:ins w:id="30" w:author="Kohwalter" w:date="2012-07-16T13:04:00Z">
        <w:r w:rsidR="007703D1">
          <w:rPr>
            <w:i/>
          </w:rPr>
          <w:t>m</w:t>
        </w:r>
      </w:ins>
      <w:r w:rsidRPr="00DC3B53">
        <w:rPr>
          <w:i/>
        </w:rPr>
        <w:t xml:space="preserve"> to be generated.</w:t>
      </w:r>
      <w:commentRangeEnd w:id="29"/>
      <w:r w:rsidR="00423A9C">
        <w:rPr>
          <w:rStyle w:val="CommentReference"/>
        </w:rPr>
        <w:commentReference w:id="29"/>
      </w:r>
    </w:p>
    <w:p w:rsidR="00797D68" w:rsidRPr="00DC3B53" w:rsidRDefault="00797D68" w:rsidP="00F75F1F">
      <w:pPr>
        <w:ind w:right="0"/>
        <w:jc w:val="both"/>
        <w:rPr>
          <w:i/>
        </w:rPr>
      </w:pPr>
      <w:r w:rsidRPr="007151FF">
        <w:rPr>
          <w:b/>
        </w:rPr>
        <w:t>Process Triggered by Process</w:t>
      </w:r>
      <w:r>
        <w:t xml:space="preserve">: </w:t>
      </w:r>
      <w:r w:rsidRPr="00DC3B53">
        <w:rPr>
          <w:i/>
        </w:rPr>
        <w:t>An edge "was triggered by" from a process P2 to a process P1 is a causal dependency that indicates that the start of process P1 was required for P2 to be able to complete.</w:t>
      </w:r>
    </w:p>
    <w:p w:rsidR="00797D68" w:rsidRPr="00D214F2" w:rsidRDefault="00797D68" w:rsidP="00F75F1F">
      <w:pPr>
        <w:ind w:right="0"/>
        <w:jc w:val="both"/>
      </w:pPr>
      <w:r w:rsidRPr="007151FF">
        <w:rPr>
          <w:b/>
        </w:rPr>
        <w:t>Artifact Derived from Artifact</w:t>
      </w:r>
      <w:r>
        <w:t xml:space="preserve">: </w:t>
      </w:r>
      <w:r w:rsidRPr="00DC3B53">
        <w:rPr>
          <w:i/>
        </w:rPr>
        <w:t xml:space="preserve">An edge "was derived from" from artifact A2 to artifact A1 is a causal relationship that indicates that artifact A1 </w:t>
      </w:r>
      <w:r w:rsidR="00423A9C">
        <w:rPr>
          <w:i/>
        </w:rPr>
        <w:t>should</w:t>
      </w:r>
      <w:r w:rsidRPr="00DC3B53">
        <w:rPr>
          <w:i/>
        </w:rPr>
        <w:t xml:space="preserve"> have been generated for A2 to be generated. </w:t>
      </w:r>
      <w:r w:rsidR="007151FF" w:rsidRPr="00DC3B53">
        <w:rPr>
          <w:i/>
        </w:rPr>
        <w:t xml:space="preserve"> The piece of state associated with A2 is dependent on the presence of A1 or on the piece of state associated with A1.</w:t>
      </w:r>
    </w:p>
    <w:p w:rsidR="007151FF" w:rsidRPr="00D214F2" w:rsidRDefault="007151FF" w:rsidP="00F75F1F">
      <w:pPr>
        <w:ind w:right="0"/>
        <w:jc w:val="both"/>
      </w:pPr>
      <w:r w:rsidRPr="007151FF">
        <w:rPr>
          <w:b/>
        </w:rPr>
        <w:t>Process Controlled by Agent</w:t>
      </w:r>
      <w:r>
        <w:t xml:space="preserve">: </w:t>
      </w:r>
      <w:r w:rsidRPr="00DC3B53">
        <w:rPr>
          <w:i/>
        </w:rPr>
        <w:t xml:space="preserve">An edge "was controlled by" from a process P to an agent Ag is a causal dependency that indicates that </w:t>
      </w:r>
      <w:r w:rsidR="004814B4" w:rsidRPr="00DC3B53">
        <w:rPr>
          <w:i/>
        </w:rPr>
        <w:t>agent Ag controlled the start and end of process P</w:t>
      </w:r>
      <w:r w:rsidRPr="00DC3B53">
        <w:rPr>
          <w:i/>
        </w:rPr>
        <w:t>.</w:t>
      </w:r>
    </w:p>
    <w:p w:rsidR="00AA3BFB" w:rsidRPr="002E6E97" w:rsidRDefault="007151FF" w:rsidP="00F75F1F">
      <w:pPr>
        <w:ind w:right="0"/>
        <w:jc w:val="both"/>
        <w:rPr>
          <w:i/>
        </w:rPr>
      </w:pPr>
      <w:r w:rsidRPr="007151FF">
        <w:rPr>
          <w:b/>
        </w:rPr>
        <w:t>Role</w:t>
      </w:r>
      <w:r>
        <w:t xml:space="preserve">: </w:t>
      </w:r>
      <w:r w:rsidR="000B17CC" w:rsidRPr="00DC3B53">
        <w:rPr>
          <w:i/>
        </w:rPr>
        <w:t>D</w:t>
      </w:r>
      <w:r w:rsidRPr="00DC3B53">
        <w:rPr>
          <w:i/>
        </w:rPr>
        <w:t xml:space="preserve">esignates an </w:t>
      </w:r>
      <w:r w:rsidR="00B648B2" w:rsidRPr="00DC3B53">
        <w:rPr>
          <w:i/>
        </w:rPr>
        <w:t>artifact</w:t>
      </w:r>
      <w:r w:rsidRPr="00DC3B53">
        <w:rPr>
          <w:i/>
        </w:rPr>
        <w:t xml:space="preserve"> or agent's function in a process.</w:t>
      </w:r>
    </w:p>
    <w:p w:rsidR="00D3669E" w:rsidRDefault="00423A9C" w:rsidP="00F75F1F">
      <w:pPr>
        <w:ind w:right="0"/>
        <w:jc w:val="both"/>
      </w:pPr>
      <w:r>
        <w:t xml:space="preserve">Moreover, the </w:t>
      </w:r>
      <w:r w:rsidR="00577881">
        <w:t>Open Provenance Model allows for causality graphs to be used with time information. In this model, time is not used for deriving causality, but to validat</w:t>
      </w:r>
      <w:r>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B4B34">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r w:rsidR="00577881">
        <w:rPr>
          <w:i/>
        </w:rPr>
        <w:t xml:space="preserve">creation </w:t>
      </w:r>
      <w:r w:rsidR="00577881">
        <w:t xml:space="preserve"> and </w:t>
      </w:r>
      <w:r w:rsidR="00577881">
        <w:rPr>
          <w:i/>
        </w:rPr>
        <w:t>use</w:t>
      </w:r>
      <w:r w:rsidR="00577881">
        <w:t xml:space="preserve">, whereas for processes </w:t>
      </w:r>
      <w:r w:rsidR="00F10CD7">
        <w:t xml:space="preserve">they </w:t>
      </w:r>
      <w:r w:rsidR="00577881">
        <w:t xml:space="preserve">are </w:t>
      </w:r>
      <w:r w:rsidR="00577881">
        <w:rPr>
          <w:i/>
        </w:rPr>
        <w:t>starting</w:t>
      </w:r>
      <w:r w:rsidR="00577881">
        <w:t xml:space="preserve"> and </w:t>
      </w:r>
      <w:r w:rsidR="00577881">
        <w:rPr>
          <w:i/>
        </w:rPr>
        <w:t>ending</w:t>
      </w:r>
      <w:r w:rsidR="00577881">
        <w:t>.</w:t>
      </w:r>
      <w:r w:rsidR="00B50DC0">
        <w:t xml:space="preserve"> Given that time is observed by someone, its accuracy is limited by the clock and the notion of time. </w:t>
      </w:r>
      <w:r w:rsidR="00F10CD7">
        <w:t>T</w:t>
      </w:r>
      <w:r w:rsidR="00B50DC0">
        <w:t xml:space="preserve">his way, the model allows for an interval of accuracy to support the granularity used to represent time. With this, it is possible to state that an artifact was used no earlier than time t1 and no later than time t2,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B4B34">
      <w:pPr>
        <w:ind w:right="0"/>
        <w:jc w:val="both"/>
      </w:pPr>
      <w:r>
        <w:tab/>
      </w:r>
      <w:fldSimple w:instr=" REF _Ref327031660 \h  \* MERGEFORMAT ">
        <w:r w:rsidR="0088561C">
          <w:t xml:space="preserve">Figure </w:t>
        </w:r>
        <w:r w:rsidR="0088561C">
          <w:rPr>
            <w:noProof/>
          </w:rPr>
          <w:t>1</w:t>
        </w:r>
      </w:fldSimple>
      <w:r w:rsidR="00B50DC0">
        <w:t xml:space="preserve"> indicate how time information can be expressed in the model. For "used" and "was generated </w:t>
      </w:r>
      <w:r w:rsidR="00B50DC0">
        <w:lastRenderedPageBreak/>
        <w:t xml:space="preserve">by" </w:t>
      </w:r>
      <w:r>
        <w:t xml:space="preserve">edges, </w:t>
      </w:r>
      <w:r w:rsidR="00B50DC0">
        <w:t>one timestamp can be used to express when the event happened. For "was controlled by" edge two timestamps marks when the process started and terminated. For "was derived from" and "was triggered by"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1 happened before P2 is not enough information to infer that P1 caused P2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AC44C7" w:rsidRDefault="00D3669E" w:rsidP="00F75F1F">
      <w:pPr>
        <w:ind w:right="0"/>
        <w:jc w:val="both"/>
      </w:pPr>
      <w:r>
        <w:tab/>
      </w:r>
      <w:r w:rsidR="003809E3" w:rsidRPr="00DC3B53">
        <w:t xml:space="preserve">For completion rules, there is the artifact elimination, also known as forward transformation. In </w:t>
      </w:r>
      <w:fldSimple w:instr=" REF _Ref327088426 \h  \* MERGEFORMAT ">
        <w:r w:rsidR="0088561C">
          <w:t>Figure 2</w:t>
        </w:r>
      </w:fldSimple>
      <w:r w:rsidR="003809E3" w:rsidRPr="00DC3B53">
        <w:t xml:space="preserve"> such transformation is shown. The edge "was triggered by" can be obtained from the existence of "used" and "was generated by" edges. Also in the same figure, there is another completion rule, artifact introduction, which establish</w:t>
      </w:r>
      <w:r w:rsidR="00F10CD7">
        <w:t>es</w:t>
      </w:r>
      <w:r w:rsidR="003809E3" w:rsidRPr="00DC3B53">
        <w:t xml:space="preserve"> that the "was triggered by" edge is hiding the existence of an artifact used by P2 and generated by P1.  The completion</w:t>
      </w:r>
      <w:r w:rsidR="003809E3">
        <w:t xml:space="preserve"> rules allows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This is the consequence of using "was triggered by", which is a composition of "used" and "was generated by".</w:t>
      </w:r>
      <w:r w:rsidR="00F10CD7">
        <w:t xml:space="preserve"> On the other hand, </w:t>
      </w:r>
      <w:fldSimple w:instr=" REF _Ref327088675 \h  \* MERGEFORMAT ">
        <w:r w:rsidR="0088561C">
          <w:t xml:space="preserve">Figure </w:t>
        </w:r>
        <w:r w:rsidR="0088561C">
          <w:rPr>
            <w:noProof/>
          </w:rPr>
          <w:t>3</w:t>
        </w:r>
      </w:fldSimple>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as derived from" hides the presence of an intermediary process. However, the converse rule does not hold without </w:t>
      </w:r>
      <w:r w:rsidR="006754C6">
        <w:t xml:space="preserve">some </w:t>
      </w:r>
      <w:r w:rsidR="00AC44C7">
        <w:t xml:space="preserve">internal knowledge of P, </w:t>
      </w:r>
      <w:r w:rsidR="006754C6">
        <w:t xml:space="preserve">which is fundamental to </w:t>
      </w:r>
      <w:r w:rsidR="00AC44C7">
        <w:t>ascertain if there is an actual dependency between A1 and A2.</w:t>
      </w:r>
    </w:p>
    <w:p w:rsidR="003809E3" w:rsidRDefault="000028EB" w:rsidP="00F75F1F">
      <w:pPr>
        <w:keepNext/>
        <w:ind w:right="0"/>
        <w:jc w:val="center"/>
      </w:pPr>
      <w:r>
        <w:rPr>
          <w:noProof/>
        </w:rPr>
        <w:drawing>
          <wp:inline distT="0" distB="0" distL="0" distR="0">
            <wp:extent cx="2820670" cy="1811655"/>
            <wp:effectExtent l="19050" t="0" r="0" b="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820670" cy="1811655"/>
                    </a:xfrm>
                    <a:prstGeom prst="rect">
                      <a:avLst/>
                    </a:prstGeom>
                    <a:noFill/>
                    <a:ln w="9525">
                      <a:noFill/>
                      <a:miter lim="800000"/>
                      <a:headEnd/>
                      <a:tailEnd/>
                    </a:ln>
                  </pic:spPr>
                </pic:pic>
              </a:graphicData>
            </a:graphic>
          </wp:inline>
        </w:drawing>
      </w:r>
    </w:p>
    <w:p w:rsidR="003809E3" w:rsidRDefault="003809E3" w:rsidP="00F75F1F">
      <w:pPr>
        <w:pStyle w:val="Caption"/>
        <w:ind w:right="0"/>
        <w:jc w:val="center"/>
      </w:pPr>
      <w:bookmarkStart w:id="31" w:name="_Ref327088426"/>
      <w:r>
        <w:t xml:space="preserve">Figure </w:t>
      </w:r>
      <w:fldSimple w:instr=" SEQ Figure \* ARABIC ">
        <w:r w:rsidR="0088561C">
          <w:rPr>
            <w:noProof/>
          </w:rPr>
          <w:t>2</w:t>
        </w:r>
      </w:fldSimple>
      <w:bookmarkEnd w:id="31"/>
      <w:r>
        <w:t>: Artifact introduction and elimination</w:t>
      </w:r>
      <w:r w:rsidR="00A13D96">
        <w:t xml:space="preserve">. </w:t>
      </w:r>
      <w:ins w:id="32" w:author="Kohwalter" w:date="2012-07-16T13:40:00Z">
        <w:r w:rsidR="007A37AC">
          <w:t>Source:</w:t>
        </w:r>
      </w:ins>
      <w:del w:id="33" w:author="Kohwalter" w:date="2012-07-16T13:40:00Z">
        <w:r w:rsidR="00A13D96" w:rsidDel="007A37AC">
          <w:delText>Adapted from</w:delText>
        </w:r>
      </w:del>
      <w:r w:rsidR="00A13D96">
        <w:t xml:space="preserve"> </w:t>
      </w:r>
      <w:r w:rsidR="00262D2A">
        <w:fldChar w:fldCharType="begin"/>
      </w:r>
      <w:r w:rsidR="00EC42EE">
        <w:instrText xml:space="preserve"> ADDIN ZOTERO_ITEM CSL_CITATION {"citationID":"amz1T9b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62D2A">
        <w:fldChar w:fldCharType="separate"/>
      </w:r>
      <w:r w:rsidR="00446950" w:rsidRPr="00446950">
        <w:rPr>
          <w:szCs w:val="21"/>
        </w:rPr>
        <w:t>[Moreau et al. 2011]</w:t>
      </w:r>
      <w:r w:rsidR="00262D2A">
        <w:fldChar w:fldCharType="end"/>
      </w:r>
      <w:r w:rsidR="00A13D96">
        <w:t>.</w:t>
      </w:r>
    </w:p>
    <w:p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rsidR="006754C6" w:rsidRPr="002E6E97" w:rsidRDefault="006754C6" w:rsidP="006754C6">
      <w:pPr>
        <w:ind w:right="0"/>
        <w:jc w:val="both"/>
        <w:rPr>
          <w:i/>
        </w:rPr>
      </w:pPr>
      <w:r w:rsidRPr="00EB17E1">
        <w:rPr>
          <w:b/>
        </w:rPr>
        <w:lastRenderedPageBreak/>
        <w:t>Multi-step "</w:t>
      </w:r>
      <w:proofErr w:type="spellStart"/>
      <w:r w:rsidRPr="00EB17E1">
        <w:rPr>
          <w:b/>
        </w:rPr>
        <w:t>wasDerivedFrom</w:t>
      </w:r>
      <w:proofErr w:type="spellEnd"/>
      <w:r w:rsidRPr="00EB17E1">
        <w:rPr>
          <w:b/>
        </w:rPr>
        <w:t>"</w:t>
      </w:r>
      <w:r w:rsidRPr="00EB17E1">
        <w:t xml:space="preserve">: </w:t>
      </w:r>
      <w:r w:rsidRPr="00DC3B53">
        <w:rPr>
          <w:i/>
        </w:rPr>
        <w:t>An artifact</w:t>
      </w:r>
      <w:ins w:id="34" w:author="Kohwalter" w:date="2012-07-16T11:20:00Z">
        <w:r w:rsidR="00971015">
          <w:rPr>
            <w:i/>
          </w:rPr>
          <w:t xml:space="preserve"> A1</w:t>
        </w:r>
      </w:ins>
      <w:r w:rsidRPr="00DC3B53">
        <w:rPr>
          <w:i/>
        </w:rPr>
        <w:t xml:space="preserve"> was derived from </w:t>
      </w:r>
      <w:ins w:id="35" w:author="Kohwalter" w:date="2012-07-16T11:21:00Z">
        <w:r w:rsidR="00971015">
          <w:rPr>
            <w:i/>
          </w:rPr>
          <w:t>A2</w:t>
        </w:r>
      </w:ins>
      <w:r w:rsidRPr="00DC3B53">
        <w:rPr>
          <w:i/>
        </w:rPr>
        <w:t xml:space="preserve">(possibly using multiple steps), written as </w:t>
      </w:r>
      <w:ins w:id="36" w:author="Kohwalter" w:date="2012-07-16T11:21:00Z">
        <w:r w:rsidR="00971015">
          <w:rPr>
            <w:i/>
          </w:rPr>
          <w:t>A1</w:t>
        </w:r>
      </w:ins>
      <w:r w:rsidRPr="00DC3B53">
        <w:rPr>
          <w:rFonts w:ascii="CMSY10" w:hAnsi="CMSY10" w:cs="CMSY10"/>
          <w:i/>
        </w:rPr>
        <w:sym w:font="Wingdings" w:char="F0E0"/>
      </w:r>
      <w:r w:rsidRPr="00DC3B53">
        <w:rPr>
          <w:rFonts w:ascii="CMSY10" w:hAnsi="CMSY10" w:cs="CMSY10"/>
          <w:i/>
        </w:rPr>
        <w:t>*</w:t>
      </w:r>
      <w:ins w:id="37" w:author="Kohwalter" w:date="2012-07-16T11:21:00Z">
        <w:r w:rsidR="00971015">
          <w:rPr>
            <w:rFonts w:ascii="CMSY10" w:hAnsi="CMSY10" w:cs="CMSY10"/>
            <w:i/>
          </w:rPr>
          <w:t xml:space="preserve"> </w:t>
        </w:r>
        <w:r w:rsidR="00971015" w:rsidRPr="008D0B64">
          <w:rPr>
            <w:i/>
          </w:rPr>
          <w:t>A2</w:t>
        </w:r>
      </w:ins>
      <w:r w:rsidRPr="00DC3B53">
        <w:rPr>
          <w:i/>
        </w:rPr>
        <w:t>, if</w:t>
      </w:r>
      <w:ins w:id="38" w:author="Kohwalter" w:date="2012-07-16T11:21:00Z">
        <w:r w:rsidR="00971015">
          <w:rPr>
            <w:i/>
          </w:rPr>
          <w:t xml:space="preserve"> A1</w:t>
        </w:r>
      </w:ins>
      <w:r w:rsidRPr="00DC3B53">
        <w:rPr>
          <w:i/>
        </w:rPr>
        <w:t xml:space="preserve"> "was derived from" </w:t>
      </w:r>
      <w:r w:rsidRPr="00DC3B53">
        <w:rPr>
          <w:rFonts w:ascii="CMMI10" w:hAnsi="CMMI10" w:cs="CMMI10"/>
          <w:i/>
        </w:rPr>
        <w:t>a</w:t>
      </w:r>
      <w:r w:rsidRPr="00DC3B53">
        <w:rPr>
          <w:rFonts w:ascii="CMR7" w:hAnsi="CMR7" w:cs="CMR7"/>
          <w:i/>
          <w:sz w:val="14"/>
          <w:szCs w:val="14"/>
        </w:rPr>
        <w:t xml:space="preserve">2 </w:t>
      </w:r>
      <w:r w:rsidRPr="00DC3B53">
        <w:rPr>
          <w:i/>
        </w:rPr>
        <w:t xml:space="preserve">or </w:t>
      </w:r>
      <w:r>
        <w:rPr>
          <w:i/>
        </w:rPr>
        <w:t xml:space="preserve">from an artifact </w:t>
      </w:r>
      <w:r w:rsidRPr="00DC3B53">
        <w:rPr>
          <w:i/>
        </w:rPr>
        <w:t xml:space="preserve">that was itself derived from </w:t>
      </w:r>
      <w:r w:rsidRPr="00DC3B53">
        <w:rPr>
          <w:rFonts w:ascii="CMMI10" w:hAnsi="CMMI10" w:cs="CMMI10"/>
          <w:i/>
        </w:rPr>
        <w:t>a</w:t>
      </w:r>
      <w:r w:rsidRPr="00DC3B53">
        <w:rPr>
          <w:rFonts w:ascii="CMR7" w:hAnsi="CMR7" w:cs="CMR7"/>
          <w:i/>
          <w:sz w:val="14"/>
          <w:szCs w:val="14"/>
        </w:rPr>
        <w:t xml:space="preserve">2 </w:t>
      </w:r>
      <w:r w:rsidRPr="00DC3B53">
        <w:rPr>
          <w:i/>
        </w:rPr>
        <w:t xml:space="preserve">(possibly using multiple steps). In other words, it is the transitive closure of the edge "was derived from". It expresses that artifact </w:t>
      </w:r>
      <w:r w:rsidRPr="00DC3B53">
        <w:rPr>
          <w:rFonts w:ascii="CMMI10" w:hAnsi="CMMI10" w:cs="CMMI10"/>
          <w:i/>
        </w:rPr>
        <w:t>a</w:t>
      </w:r>
      <w:r w:rsidRPr="00DC3B53">
        <w:rPr>
          <w:rFonts w:ascii="CMR7" w:hAnsi="CMR7" w:cs="CMR7"/>
          <w:i/>
          <w:sz w:val="14"/>
          <w:szCs w:val="14"/>
        </w:rPr>
        <w:t xml:space="preserve">2 </w:t>
      </w:r>
      <w:r w:rsidRPr="00DC3B53">
        <w:rPr>
          <w:i/>
        </w:rPr>
        <w:t xml:space="preserve">had an influence on artifact </w:t>
      </w:r>
      <w:r w:rsidRPr="00DC3B53">
        <w:rPr>
          <w:rFonts w:ascii="CMMI10" w:hAnsi="CMMI10" w:cs="CMMI10"/>
          <w:i/>
        </w:rPr>
        <w:t>a</w:t>
      </w:r>
      <w:r w:rsidRPr="00DC3B53">
        <w:rPr>
          <w:rFonts w:ascii="CMR7" w:hAnsi="CMR7" w:cs="CMR7"/>
          <w:i/>
          <w:sz w:val="14"/>
          <w:szCs w:val="14"/>
        </w:rPr>
        <w:t>1</w:t>
      </w:r>
      <w:r w:rsidRPr="00DC3B53">
        <w:rPr>
          <w:i/>
        </w:rPr>
        <w:t>.</w:t>
      </w:r>
    </w:p>
    <w:p w:rsidR="00011B71" w:rsidRDefault="000028EB" w:rsidP="00F75F1F">
      <w:pPr>
        <w:keepNext/>
        <w:ind w:right="0"/>
        <w:jc w:val="center"/>
      </w:pPr>
      <w:r>
        <w:rPr>
          <w:noProof/>
        </w:rPr>
        <w:drawing>
          <wp:inline distT="0" distB="0" distL="0" distR="0">
            <wp:extent cx="2820670" cy="1164590"/>
            <wp:effectExtent l="1905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820670" cy="1164590"/>
                    </a:xfrm>
                    <a:prstGeom prst="rect">
                      <a:avLst/>
                    </a:prstGeom>
                    <a:noFill/>
                    <a:ln w="9525">
                      <a:noFill/>
                      <a:miter lim="800000"/>
                      <a:headEnd/>
                      <a:tailEnd/>
                    </a:ln>
                  </pic:spPr>
                </pic:pic>
              </a:graphicData>
            </a:graphic>
          </wp:inline>
        </w:drawing>
      </w:r>
    </w:p>
    <w:p w:rsidR="00BB07F2" w:rsidRDefault="00011B71" w:rsidP="00557004">
      <w:pPr>
        <w:pStyle w:val="Caption"/>
        <w:ind w:right="0"/>
        <w:jc w:val="center"/>
      </w:pPr>
      <w:bookmarkStart w:id="39" w:name="_Ref327088675"/>
      <w:r>
        <w:t xml:space="preserve">Figure </w:t>
      </w:r>
      <w:fldSimple w:instr=" SEQ Figure \* ARABIC ">
        <w:r w:rsidR="0088561C">
          <w:rPr>
            <w:noProof/>
          </w:rPr>
          <w:t>3</w:t>
        </w:r>
      </w:fldSimple>
      <w:bookmarkEnd w:id="39"/>
      <w:r>
        <w:t>: Process introduction</w:t>
      </w:r>
      <w:r w:rsidR="00A13D96">
        <w:t xml:space="preserve">. </w:t>
      </w:r>
      <w:ins w:id="40" w:author="Kohwalter" w:date="2012-07-16T13:40:00Z">
        <w:r w:rsidR="007A37AC">
          <w:t>Source:</w:t>
        </w:r>
      </w:ins>
      <w:del w:id="41" w:author="Kohwalter" w:date="2012-07-16T13:40:00Z">
        <w:r w:rsidR="00A13D96" w:rsidDel="007A37AC">
          <w:delText>Adapted from</w:delText>
        </w:r>
      </w:del>
      <w:r w:rsidR="00A13D96">
        <w:t xml:space="preserve"> </w:t>
      </w:r>
      <w:r w:rsidR="00262D2A">
        <w:fldChar w:fldCharType="begin"/>
      </w:r>
      <w:r w:rsidR="00EC42EE">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62D2A">
        <w:fldChar w:fldCharType="separate"/>
      </w:r>
      <w:r w:rsidR="00446950" w:rsidRPr="00446950">
        <w:rPr>
          <w:szCs w:val="21"/>
        </w:rPr>
        <w:t>[Moreau et al. 2011]</w:t>
      </w:r>
      <w:r w:rsidR="00262D2A">
        <w:fldChar w:fldCharType="end"/>
      </w:r>
      <w:r w:rsidR="00A13D96">
        <w:t>.</w:t>
      </w:r>
    </w:p>
    <w:p w:rsidR="00A45794" w:rsidRDefault="00A45794" w:rsidP="00F75F1F">
      <w:pPr>
        <w:ind w:right="0"/>
        <w:jc w:val="both"/>
      </w:pPr>
      <w:r w:rsidRPr="00DC3B53">
        <w:rPr>
          <w:b/>
        </w:rPr>
        <w:t>Secondary Multi-Step Edges</w:t>
      </w:r>
      <w:r>
        <w:t>:</w:t>
      </w:r>
    </w:p>
    <w:p w:rsidR="00000000" w:rsidRDefault="00262D2A">
      <w:pPr>
        <w:ind w:right="0"/>
        <w:jc w:val="both"/>
        <w:rPr>
          <w:i/>
        </w:rPr>
        <w:pPrChange w:id="42" w:author="Kohwalter" w:date="2012-07-16T11:51:00Z">
          <w:pPr>
            <w:ind w:left="360" w:right="0"/>
            <w:jc w:val="both"/>
          </w:pPr>
        </w:pPrChange>
      </w:pPr>
      <w:r w:rsidRPr="00262D2A">
        <w:rPr>
          <w:b/>
          <w:rPrChange w:id="43" w:author="Kohwalter" w:date="2012-07-16T11:50:00Z">
            <w:rPr>
              <w:i/>
            </w:rPr>
          </w:rPrChange>
        </w:rPr>
        <w:t xml:space="preserve">Process </w:t>
      </w:r>
      <w:r w:rsidRPr="00262D2A">
        <w:rPr>
          <w:rFonts w:ascii="CMMI10" w:hAnsi="CMMI10" w:cs="CMMI10"/>
          <w:b/>
          <w:rPrChange w:id="44" w:author="Kohwalter" w:date="2012-07-16T11:50:00Z">
            <w:rPr>
              <w:rFonts w:ascii="CMMI10" w:hAnsi="CMMI10" w:cs="CMMI10"/>
              <w:i/>
            </w:rPr>
          </w:rPrChange>
        </w:rPr>
        <w:t xml:space="preserve">p </w:t>
      </w:r>
      <w:r w:rsidRPr="00262D2A">
        <w:rPr>
          <w:b/>
          <w:rPrChange w:id="45" w:author="Kohwalter" w:date="2012-07-16T11:50:00Z">
            <w:rPr>
              <w:i/>
            </w:rPr>
          </w:rPrChange>
        </w:rPr>
        <w:t xml:space="preserve">used artifact </w:t>
      </w:r>
      <w:r w:rsidRPr="00262D2A">
        <w:rPr>
          <w:rFonts w:ascii="CMMI10" w:hAnsi="CMMI10" w:cs="CMMI10"/>
          <w:b/>
          <w:rPrChange w:id="46" w:author="Kohwalter" w:date="2012-07-16T11:50:00Z">
            <w:rPr>
              <w:rFonts w:ascii="CMMI10" w:hAnsi="CMMI10" w:cs="CMMI10"/>
              <w:i/>
            </w:rPr>
          </w:rPrChange>
        </w:rPr>
        <w:t xml:space="preserve">a </w:t>
      </w:r>
      <w:r w:rsidRPr="00262D2A">
        <w:rPr>
          <w:b/>
          <w:rPrChange w:id="47" w:author="Kohwalter" w:date="2012-07-16T11:50:00Z">
            <w:rPr>
              <w:i/>
            </w:rPr>
          </w:rPrChange>
        </w:rPr>
        <w:t>(possibly using multiple steps)</w:t>
      </w:r>
      <w:r w:rsidR="00495566" w:rsidRPr="00495566">
        <w:t>:</w:t>
      </w:r>
      <w:r w:rsidR="00A45794" w:rsidRPr="00495566">
        <w:rPr>
          <w:i/>
        </w:rPr>
        <w:t xml:space="preserve"> written </w:t>
      </w:r>
      <w:r w:rsidR="00A45794" w:rsidRPr="00495566">
        <w:rPr>
          <w:rFonts w:ascii="CMMI10" w:hAnsi="CMMI10" w:cs="CMMI10"/>
          <w:i/>
        </w:rPr>
        <w:t xml:space="preserve">p </w:t>
      </w:r>
      <w:r w:rsidR="00A45794" w:rsidRPr="00A45794">
        <w:rPr>
          <w:rFonts w:ascii="CMSY10" w:hAnsi="CMSY10" w:cs="CMSY10"/>
        </w:rPr>
        <w:sym w:font="Wingdings" w:char="F0E0"/>
      </w:r>
      <w:r w:rsidR="00A45794" w:rsidRPr="00495566">
        <w:rPr>
          <w:rFonts w:ascii="CMSY10" w:hAnsi="CMSY10" w:cs="CMSY10"/>
          <w:i/>
        </w:rPr>
        <w:t>*</w:t>
      </w:r>
      <w:r w:rsidR="00A45794" w:rsidRPr="00495566">
        <w:rPr>
          <w:rFonts w:ascii="CMSY7" w:hAnsi="CMSY7" w:cs="CMSY7"/>
          <w:i/>
          <w:sz w:val="14"/>
          <w:szCs w:val="14"/>
        </w:rPr>
        <w:t xml:space="preserve"> </w:t>
      </w:r>
      <w:r w:rsidR="00A45794" w:rsidRPr="00495566">
        <w:rPr>
          <w:rFonts w:ascii="CMMI10" w:hAnsi="CMMI10" w:cs="CMMI10"/>
          <w:i/>
        </w:rPr>
        <w:t>a</w:t>
      </w:r>
      <w:r w:rsidR="00A45794" w:rsidRPr="00495566">
        <w:rPr>
          <w:i/>
        </w:rPr>
        <w:t xml:space="preserve">, if </w:t>
      </w:r>
      <w:r w:rsidR="00A45794" w:rsidRPr="00495566">
        <w:rPr>
          <w:rFonts w:ascii="CMMI10" w:hAnsi="CMMI10" w:cs="CMMI10"/>
          <w:i/>
        </w:rPr>
        <w:t xml:space="preserve">p </w:t>
      </w:r>
      <w:r w:rsidR="00A45794" w:rsidRPr="00495566">
        <w:rPr>
          <w:i/>
        </w:rPr>
        <w:t xml:space="preserve">used an artifact </w:t>
      </w:r>
      <w:r w:rsidR="00A45794" w:rsidRPr="00495566">
        <w:rPr>
          <w:rFonts w:ascii="CMMI10" w:hAnsi="CMMI10" w:cs="CMMI10"/>
          <w:i/>
        </w:rPr>
        <w:t xml:space="preserve">a </w:t>
      </w:r>
      <w:r w:rsidR="00A45794" w:rsidRPr="00495566">
        <w:rPr>
          <w:i/>
        </w:rPr>
        <w:t xml:space="preserve">or </w:t>
      </w:r>
      <w:r w:rsidR="00E7143A" w:rsidRPr="00495566">
        <w:rPr>
          <w:i/>
        </w:rPr>
        <w:t>an artifact</w:t>
      </w:r>
      <w:r w:rsidR="00A45794" w:rsidRPr="00495566">
        <w:rPr>
          <w:i/>
        </w:rPr>
        <w:t xml:space="preserve"> </w:t>
      </w:r>
      <w:r w:rsidR="00E7143A" w:rsidRPr="00495566">
        <w:rPr>
          <w:i/>
        </w:rPr>
        <w:t xml:space="preserve">that </w:t>
      </w:r>
      <w:r w:rsidR="00A45794" w:rsidRPr="00495566">
        <w:rPr>
          <w:i/>
        </w:rPr>
        <w:t xml:space="preserve">derived </w:t>
      </w:r>
      <w:r w:rsidR="00A45794" w:rsidRPr="00495566">
        <w:rPr>
          <w:rFonts w:ascii="CMMI10" w:hAnsi="CMMI10" w:cs="CMMI10"/>
          <w:i/>
        </w:rPr>
        <w:t xml:space="preserve">a </w:t>
      </w:r>
      <w:r w:rsidR="00A45794" w:rsidRPr="00495566">
        <w:rPr>
          <w:i/>
        </w:rPr>
        <w:t>(possibly using multiple steps).</w:t>
      </w:r>
    </w:p>
    <w:p w:rsidR="00000000" w:rsidRDefault="00262D2A">
      <w:pPr>
        <w:ind w:right="0"/>
        <w:jc w:val="both"/>
        <w:rPr>
          <w:i/>
        </w:rPr>
        <w:pPrChange w:id="48" w:author="Kohwalter" w:date="2012-07-16T11:51:00Z">
          <w:pPr>
            <w:ind w:left="360" w:right="0"/>
            <w:jc w:val="both"/>
          </w:pPr>
        </w:pPrChange>
      </w:pPr>
      <w:r w:rsidRPr="00262D2A">
        <w:rPr>
          <w:b/>
          <w:rPrChange w:id="49" w:author="Kohwalter" w:date="2012-07-16T11:50:00Z">
            <w:rPr>
              <w:i/>
            </w:rPr>
          </w:rPrChange>
        </w:rPr>
        <w:t xml:space="preserve">Artifact </w:t>
      </w:r>
      <w:r w:rsidRPr="00262D2A">
        <w:rPr>
          <w:rFonts w:ascii="CMMI10" w:hAnsi="CMMI10" w:cs="CMMI10"/>
          <w:b/>
          <w:rPrChange w:id="50" w:author="Kohwalter" w:date="2012-07-16T11:50:00Z">
            <w:rPr>
              <w:rFonts w:ascii="CMMI10" w:hAnsi="CMMI10" w:cs="CMMI10"/>
              <w:i/>
            </w:rPr>
          </w:rPrChange>
        </w:rPr>
        <w:t xml:space="preserve">a </w:t>
      </w:r>
      <w:r w:rsidRPr="00262D2A">
        <w:rPr>
          <w:b/>
          <w:rPrChange w:id="51" w:author="Kohwalter" w:date="2012-07-16T11:50:00Z">
            <w:rPr>
              <w:i/>
            </w:rPr>
          </w:rPrChange>
        </w:rPr>
        <w:t xml:space="preserve">was generated by process </w:t>
      </w:r>
      <w:r w:rsidRPr="00262D2A">
        <w:rPr>
          <w:rFonts w:ascii="CMMI10" w:hAnsi="CMMI10" w:cs="CMMI10"/>
          <w:b/>
          <w:rPrChange w:id="52" w:author="Kohwalter" w:date="2012-07-16T11:50:00Z">
            <w:rPr>
              <w:rFonts w:ascii="CMMI10" w:hAnsi="CMMI10" w:cs="CMMI10"/>
              <w:i/>
            </w:rPr>
          </w:rPrChange>
        </w:rPr>
        <w:t xml:space="preserve">p </w:t>
      </w:r>
      <w:r w:rsidRPr="00262D2A">
        <w:rPr>
          <w:b/>
          <w:rPrChange w:id="53" w:author="Kohwalter" w:date="2012-07-16T11:50:00Z">
            <w:rPr>
              <w:i/>
            </w:rPr>
          </w:rPrChange>
        </w:rPr>
        <w:t>(possibly using multiple steps)</w:t>
      </w:r>
      <w:r w:rsidR="00495566" w:rsidRPr="00495566">
        <w:t>:</w:t>
      </w:r>
      <w:r w:rsidR="00A45794" w:rsidRPr="00495566">
        <w:rPr>
          <w:i/>
        </w:rPr>
        <w:t xml:space="preserve"> written </w:t>
      </w:r>
      <w:r w:rsidR="00A45794" w:rsidRPr="00495566">
        <w:rPr>
          <w:rFonts w:ascii="CMMI10" w:hAnsi="CMMI10" w:cs="CMMI10"/>
          <w:i/>
        </w:rPr>
        <w:t xml:space="preserve">a </w:t>
      </w:r>
      <w:r w:rsidR="00A45794" w:rsidRPr="00A45794">
        <w:rPr>
          <w:rFonts w:ascii="CMSY10" w:hAnsi="CMSY10" w:cs="CMSY10"/>
        </w:rPr>
        <w:sym w:font="Wingdings" w:char="F0E0"/>
      </w:r>
      <w:ins w:id="54" w:author="Kohwalter" w:date="2012-07-16T11:23:00Z">
        <w:r w:rsidR="00971015" w:rsidRPr="00495566">
          <w:rPr>
            <w:rFonts w:ascii="CMSY10" w:hAnsi="CMSY10" w:cs="CMSY10"/>
          </w:rPr>
          <w:t xml:space="preserve">* </w:t>
        </w:r>
      </w:ins>
      <w:r w:rsidR="00A45794" w:rsidRPr="00495566">
        <w:rPr>
          <w:rFonts w:ascii="CMMI10" w:hAnsi="CMMI10" w:cs="CMMI10"/>
          <w:i/>
        </w:rPr>
        <w:t>p</w:t>
      </w:r>
      <w:r w:rsidR="00A45794" w:rsidRPr="00495566">
        <w:rPr>
          <w:i/>
        </w:rPr>
        <w:t xml:space="preserve">, if </w:t>
      </w:r>
      <w:r w:rsidR="00A45794" w:rsidRPr="00495566">
        <w:rPr>
          <w:rFonts w:ascii="CMMI10" w:hAnsi="CMMI10" w:cs="CMMI10"/>
          <w:i/>
        </w:rPr>
        <w:t xml:space="preserve">a </w:t>
      </w:r>
      <w:r w:rsidR="00A45794" w:rsidRPr="00495566">
        <w:rPr>
          <w:i/>
        </w:rPr>
        <w:t xml:space="preserve">or </w:t>
      </w:r>
      <w:r w:rsidR="00E7143A" w:rsidRPr="00495566">
        <w:rPr>
          <w:i/>
        </w:rPr>
        <w:t xml:space="preserve">an artifact </w:t>
      </w:r>
      <w:r w:rsidR="00ED546F" w:rsidRPr="00495566">
        <w:rPr>
          <w:i/>
        </w:rPr>
        <w:t xml:space="preserve">that </w:t>
      </w:r>
      <w:r w:rsidR="00A45794" w:rsidRPr="00495566">
        <w:rPr>
          <w:i/>
        </w:rPr>
        <w:t xml:space="preserve">derived </w:t>
      </w:r>
      <w:r w:rsidR="00E7143A" w:rsidRPr="00495566">
        <w:rPr>
          <w:rFonts w:ascii="CMMI10" w:hAnsi="CMMI10" w:cs="CMMI10"/>
          <w:i/>
        </w:rPr>
        <w:t>a</w:t>
      </w:r>
      <w:r w:rsidR="00E7143A" w:rsidRPr="00495566">
        <w:rPr>
          <w:i/>
        </w:rPr>
        <w:t xml:space="preserve"> </w:t>
      </w:r>
      <w:r w:rsidR="00A45794" w:rsidRPr="00495566">
        <w:rPr>
          <w:i/>
        </w:rPr>
        <w:t xml:space="preserve">(possibly using multiple steps) that was generated by </w:t>
      </w:r>
      <w:r w:rsidR="00A45794" w:rsidRPr="00495566">
        <w:rPr>
          <w:rFonts w:ascii="CMMI10" w:hAnsi="CMMI10" w:cs="CMMI10"/>
          <w:i/>
        </w:rPr>
        <w:t>p</w:t>
      </w:r>
      <w:r w:rsidR="00A45794" w:rsidRPr="00495566">
        <w:rPr>
          <w:i/>
        </w:rPr>
        <w:t>.</w:t>
      </w:r>
    </w:p>
    <w:p w:rsidR="00000000" w:rsidRDefault="00262D2A">
      <w:pPr>
        <w:ind w:right="0"/>
        <w:jc w:val="both"/>
        <w:rPr>
          <w:i/>
        </w:rPr>
        <w:pPrChange w:id="55" w:author="Kohwalter" w:date="2012-07-16T11:51:00Z">
          <w:pPr>
            <w:ind w:left="360" w:right="0"/>
            <w:jc w:val="both"/>
          </w:pPr>
        </w:pPrChange>
      </w:pPr>
      <w:r w:rsidRPr="00262D2A">
        <w:rPr>
          <w:b/>
          <w:rPrChange w:id="56" w:author="Kohwalter" w:date="2012-07-16T11:51:00Z">
            <w:rPr/>
          </w:rPrChange>
        </w:rPr>
        <w:t xml:space="preserve">Process </w:t>
      </w:r>
      <w:r w:rsidRPr="00262D2A">
        <w:rPr>
          <w:rFonts w:ascii="CMMI10" w:hAnsi="CMMI10" w:cs="CMMI10"/>
          <w:b/>
          <w:rPrChange w:id="57" w:author="Kohwalter" w:date="2012-07-16T11:51:00Z">
            <w:rPr>
              <w:rFonts w:ascii="CMMI10" w:hAnsi="CMMI10" w:cs="CMMI10"/>
            </w:rPr>
          </w:rPrChange>
        </w:rPr>
        <w:t>p</w:t>
      </w:r>
      <w:r w:rsidRPr="00262D2A">
        <w:rPr>
          <w:rFonts w:ascii="CMR7" w:hAnsi="CMR7" w:cs="CMR7"/>
          <w:b/>
          <w:sz w:val="14"/>
          <w:szCs w:val="14"/>
          <w:rPrChange w:id="58" w:author="Kohwalter" w:date="2012-07-16T11:51:00Z">
            <w:rPr>
              <w:rFonts w:ascii="CMR7" w:hAnsi="CMR7" w:cs="CMR7"/>
              <w:sz w:val="14"/>
              <w:szCs w:val="14"/>
            </w:rPr>
          </w:rPrChange>
        </w:rPr>
        <w:t xml:space="preserve">1 </w:t>
      </w:r>
      <w:r w:rsidRPr="00262D2A">
        <w:rPr>
          <w:b/>
          <w:rPrChange w:id="59" w:author="Kohwalter" w:date="2012-07-16T11:51:00Z">
            <w:rPr/>
          </w:rPrChange>
        </w:rPr>
        <w:t xml:space="preserve">was triggered by process </w:t>
      </w:r>
      <w:r w:rsidRPr="00262D2A">
        <w:rPr>
          <w:rFonts w:ascii="CMMI10" w:hAnsi="CMMI10" w:cs="CMMI10"/>
          <w:b/>
          <w:rPrChange w:id="60" w:author="Kohwalter" w:date="2012-07-16T11:51:00Z">
            <w:rPr>
              <w:rFonts w:ascii="CMMI10" w:hAnsi="CMMI10" w:cs="CMMI10"/>
            </w:rPr>
          </w:rPrChange>
        </w:rPr>
        <w:t>p</w:t>
      </w:r>
      <w:r w:rsidRPr="00262D2A">
        <w:rPr>
          <w:rFonts w:ascii="CMR7" w:hAnsi="CMR7" w:cs="CMR7"/>
          <w:b/>
          <w:sz w:val="14"/>
          <w:szCs w:val="14"/>
          <w:rPrChange w:id="61" w:author="Kohwalter" w:date="2012-07-16T11:51:00Z">
            <w:rPr>
              <w:rFonts w:ascii="CMR7" w:hAnsi="CMR7" w:cs="CMR7"/>
              <w:sz w:val="14"/>
              <w:szCs w:val="14"/>
            </w:rPr>
          </w:rPrChange>
        </w:rPr>
        <w:t xml:space="preserve">2 </w:t>
      </w:r>
      <w:r w:rsidRPr="00262D2A">
        <w:rPr>
          <w:b/>
          <w:rPrChange w:id="62" w:author="Kohwalter" w:date="2012-07-16T11:51:00Z">
            <w:rPr/>
          </w:rPrChange>
        </w:rPr>
        <w:t>(possibly using multiple steps)</w:t>
      </w:r>
      <w:r w:rsidR="00495566">
        <w:t>:</w:t>
      </w:r>
      <w:r w:rsidR="00A45794" w:rsidRPr="00495566">
        <w:rPr>
          <w:i/>
        </w:rPr>
        <w:t xml:space="preserve"> written </w:t>
      </w:r>
      <w:r w:rsidR="00A45794" w:rsidRPr="00495566">
        <w:rPr>
          <w:rFonts w:ascii="CMMI10" w:hAnsi="CMMI10" w:cs="CMMI10"/>
          <w:i/>
        </w:rPr>
        <w:t>p</w:t>
      </w:r>
      <w:r w:rsidR="00A45794" w:rsidRPr="00495566">
        <w:rPr>
          <w:rFonts w:ascii="CMR7" w:hAnsi="CMR7" w:cs="CMR7"/>
          <w:i/>
          <w:sz w:val="14"/>
          <w:szCs w:val="14"/>
        </w:rPr>
        <w:t xml:space="preserve">1 </w:t>
      </w:r>
      <w:r w:rsidR="00A45794" w:rsidRPr="00A45794">
        <w:rPr>
          <w:rFonts w:ascii="CMSY10" w:hAnsi="CMSY10" w:cs="CMSY10"/>
        </w:rPr>
        <w:sym w:font="Wingdings" w:char="F0E0"/>
      </w:r>
      <w:ins w:id="63" w:author="Kohwalter" w:date="2012-07-16T11:23:00Z">
        <w:r w:rsidR="00971015" w:rsidRPr="00495566">
          <w:rPr>
            <w:rFonts w:ascii="CMSY10" w:hAnsi="CMSY10" w:cs="CMSY10"/>
          </w:rPr>
          <w:t>*</w:t>
        </w:r>
      </w:ins>
      <w:r w:rsidR="00A45794" w:rsidRPr="00495566">
        <w:rPr>
          <w:rFonts w:ascii="CMSY7" w:hAnsi="CMSY7" w:cs="CMSY7"/>
          <w:i/>
          <w:sz w:val="14"/>
          <w:szCs w:val="14"/>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 xml:space="preserve">, if </w:t>
      </w:r>
      <w:r w:rsidR="00A45794" w:rsidRPr="00495566">
        <w:rPr>
          <w:rFonts w:ascii="CMMI10" w:hAnsi="CMMI10" w:cs="CMMI10"/>
          <w:i/>
        </w:rPr>
        <w:t>p</w:t>
      </w:r>
      <w:r w:rsidR="00A45794" w:rsidRPr="00495566">
        <w:rPr>
          <w:rFonts w:ascii="CMR7" w:hAnsi="CMR7" w:cs="CMR7"/>
          <w:i/>
          <w:sz w:val="14"/>
          <w:szCs w:val="14"/>
        </w:rPr>
        <w:t xml:space="preserve">1 </w:t>
      </w:r>
      <w:r w:rsidR="00A45794" w:rsidRPr="00495566">
        <w:rPr>
          <w:i/>
        </w:rPr>
        <w:t>used a</w:t>
      </w:r>
      <w:r w:rsidR="00573693" w:rsidRPr="00495566">
        <w:rPr>
          <w:i/>
        </w:rPr>
        <w:t>n</w:t>
      </w:r>
      <w:r w:rsidR="00A45794" w:rsidRPr="00495566">
        <w:rPr>
          <w:i/>
        </w:rPr>
        <w:t xml:space="preserve"> artifact that was generated or was derived from an artifact (possibly using multiple steps) that was itself generated by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del w:id="64" w:author="Kohwalter" w:date="2012-07-16T15:57:00Z">
        <w:r w:rsidR="00342C99" w:rsidDel="00930AD9">
          <w:delText>The relationships described above are illustrated in</w:delText>
        </w:r>
      </w:del>
      <w:ins w:id="65" w:author="Kohwalter" w:date="2012-07-16T16:03:00Z">
        <w:r w:rsidR="002642F9">
          <w:t>Analyzing</w:t>
        </w:r>
      </w:ins>
      <w:ins w:id="66" w:author="Kohwalter" w:date="2012-07-16T15:57:00Z">
        <w:r w:rsidR="00930AD9">
          <w:t xml:space="preserve"> </w:t>
        </w:r>
      </w:ins>
      <w:r w:rsidR="00342C99">
        <w:t xml:space="preserve"> </w:t>
      </w:r>
      <w:fldSimple w:instr=" REF _Ref327097852 \h  \* MERGEFORMAT ">
        <w:r w:rsidR="0088561C">
          <w:t xml:space="preserve">Figure </w:t>
        </w:r>
        <w:r w:rsidR="0088561C">
          <w:rPr>
            <w:noProof/>
          </w:rPr>
          <w:t>4</w:t>
        </w:r>
      </w:fldSimple>
      <w:ins w:id="67" w:author="Kohwalter" w:date="2012-07-16T15:57:00Z">
        <w:r w:rsidR="00930AD9">
          <w:t xml:space="preserve">, it is possible to infer that process </w:t>
        </w:r>
      </w:ins>
      <w:ins w:id="68" w:author="Kohwalter" w:date="2012-07-16T15:58:00Z">
        <w:r w:rsidR="00930AD9">
          <w:t>p</w:t>
        </w:r>
      </w:ins>
      <w:ins w:id="69" w:author="Kohwalter" w:date="2012-07-16T15:57:00Z">
        <w:r w:rsidR="00930AD9">
          <w:t xml:space="preserve">2 was triggered by </w:t>
        </w:r>
      </w:ins>
      <w:ins w:id="70" w:author="Kohwalter" w:date="2012-07-16T15:59:00Z">
        <w:r w:rsidR="00930AD9">
          <w:t>p</w:t>
        </w:r>
      </w:ins>
      <w:ins w:id="71" w:author="Kohwalter" w:date="2012-07-16T15:57:00Z">
        <w:r w:rsidR="00930AD9">
          <w:t>1</w:t>
        </w:r>
      </w:ins>
      <w:ins w:id="72" w:author="Kohwalter" w:date="2012-07-16T15:58:00Z">
        <w:r w:rsidR="00930AD9">
          <w:t xml:space="preserve">, </w:t>
        </w:r>
      </w:ins>
      <w:ins w:id="73" w:author="Kohwalter" w:date="2012-07-16T16:00:00Z">
        <w:r w:rsidR="00930AD9">
          <w:t>omitting</w:t>
        </w:r>
      </w:ins>
      <w:ins w:id="74" w:author="Kohwalter" w:date="2012-07-16T15:58:00Z">
        <w:r w:rsidR="00930AD9">
          <w:t xml:space="preserve"> the fact</w:t>
        </w:r>
      </w:ins>
      <w:ins w:id="75" w:author="Kohwalter" w:date="2012-07-16T16:01:00Z">
        <w:r w:rsidR="00930AD9">
          <w:t xml:space="preserve"> p2 used a3, which was derived from a2 that in turn was derived from a1, which was generated by p1</w:t>
        </w:r>
      </w:ins>
      <w:ins w:id="76" w:author="Kohwalter" w:date="2012-07-16T16:02:00Z">
        <w:r w:rsidR="00930AD9">
          <w:t>.</w:t>
        </w:r>
      </w:ins>
      <w:ins w:id="77" w:author="Kohwalter" w:date="2012-07-16T16:00:00Z">
        <w:r w:rsidR="00930AD9">
          <w:t xml:space="preserve"> Other inferences are also illustrated in </w:t>
        </w:r>
        <w:r w:rsidR="00262D2A">
          <w:fldChar w:fldCharType="begin"/>
        </w:r>
        <w:r w:rsidR="00930AD9">
          <w:instrText xml:space="preserve"> REF _Ref327097852 \h  \* MERGEFORMAT </w:instrText>
        </w:r>
      </w:ins>
      <w:ins w:id="78" w:author="Kohwalter" w:date="2012-07-16T16:00:00Z">
        <w:r w:rsidR="00262D2A">
          <w:fldChar w:fldCharType="separate"/>
        </w:r>
        <w:r w:rsidR="00930AD9">
          <w:t xml:space="preserve">Figure </w:t>
        </w:r>
        <w:r w:rsidR="00930AD9">
          <w:rPr>
            <w:noProof/>
          </w:rPr>
          <w:t>4</w:t>
        </w:r>
        <w:r w:rsidR="00262D2A">
          <w:fldChar w:fldCharType="end"/>
        </w:r>
      </w:ins>
      <w:ins w:id="79" w:author="Kohwalter" w:date="2012-07-16T16:02:00Z">
        <w:r w:rsidR="00930AD9">
          <w:t>.</w:t>
        </w:r>
      </w:ins>
    </w:p>
    <w:p w:rsidR="00121EDC" w:rsidRDefault="00FA009D" w:rsidP="00E645B1">
      <w:pPr>
        <w:ind w:right="0"/>
        <w:jc w:val="both"/>
      </w:pPr>
      <w:r>
        <w:rPr>
          <w:noProof/>
        </w:rPr>
        <w:drawing>
          <wp:inline distT="0" distB="0" distL="0" distR="0">
            <wp:extent cx="2819400" cy="160020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2819400" cy="1600200"/>
                    </a:xfrm>
                    <a:prstGeom prst="rect">
                      <a:avLst/>
                    </a:prstGeom>
                    <a:noFill/>
                    <a:ln w="9525">
                      <a:noFill/>
                      <a:miter lim="800000"/>
                      <a:headEnd/>
                      <a:tailEnd/>
                    </a:ln>
                  </pic:spPr>
                </pic:pic>
              </a:graphicData>
            </a:graphic>
          </wp:inline>
        </w:drawing>
      </w:r>
    </w:p>
    <w:p w:rsidR="00121EDC" w:rsidRPr="00342C99" w:rsidRDefault="00121EDC" w:rsidP="00F75F1F">
      <w:pPr>
        <w:pStyle w:val="Caption"/>
        <w:ind w:right="0"/>
        <w:jc w:val="center"/>
      </w:pPr>
      <w:bookmarkStart w:id="80" w:name="_Ref327097852"/>
      <w:r>
        <w:t xml:space="preserve">Figure </w:t>
      </w:r>
      <w:fldSimple w:instr=" SEQ Figure \* ARABIC ">
        <w:r w:rsidR="0088561C">
          <w:rPr>
            <w:noProof/>
          </w:rPr>
          <w:t>4</w:t>
        </w:r>
      </w:fldSimple>
      <w:bookmarkEnd w:id="80"/>
      <w:r>
        <w:t>: Inference</w:t>
      </w:r>
      <w:r w:rsidR="00A13D96">
        <w:t xml:space="preserve">. </w:t>
      </w:r>
      <w:ins w:id="81" w:author="Kohwalter" w:date="2012-07-16T13:40:00Z">
        <w:r w:rsidR="007A37AC">
          <w:t>Source:</w:t>
        </w:r>
      </w:ins>
      <w:del w:id="82" w:author="Kohwalter" w:date="2012-07-16T13:40:00Z">
        <w:r w:rsidR="00A13D96" w:rsidDel="007A37AC">
          <w:delText>Adapted from</w:delText>
        </w:r>
      </w:del>
      <w:r w:rsidR="00A13D96">
        <w:t xml:space="preserve"> </w:t>
      </w:r>
      <w:r w:rsidR="00262D2A">
        <w:fldChar w:fldCharType="begin"/>
      </w:r>
      <w:r w:rsidR="00EC42EE">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262D2A">
        <w:fldChar w:fldCharType="separate"/>
      </w:r>
      <w:r w:rsidR="00446950" w:rsidRPr="00446950">
        <w:rPr>
          <w:szCs w:val="21"/>
        </w:rPr>
        <w:t>[Moreau et al. 2011]</w:t>
      </w:r>
      <w:r w:rsidR="00262D2A">
        <w:fldChar w:fldCharType="end"/>
      </w:r>
      <w:r w:rsidR="00A13D96">
        <w:t>.</w:t>
      </w:r>
    </w:p>
    <w:p w:rsidR="00E7446E" w:rsidRDefault="009C7C7C" w:rsidP="00F75F1F">
      <w:pPr>
        <w:pStyle w:val="Heading1"/>
        <w:ind w:right="0"/>
      </w:pPr>
      <w:r>
        <w:lastRenderedPageBreak/>
        <w:t>Provenance in Games</w:t>
      </w:r>
    </w:p>
    <w:p w:rsidR="009848C5" w:rsidRDefault="009848C5" w:rsidP="00F75F1F">
      <w:pPr>
        <w:ind w:right="0"/>
        <w:jc w:val="both"/>
      </w:pPr>
      <w:r>
        <w:t>T</w:t>
      </w:r>
      <w:r w:rsidR="006B39FF">
        <w:t xml:space="preserve">he adoption of </w:t>
      </w:r>
      <w:r>
        <w:t>provenance in</w:t>
      </w:r>
      <w:r w:rsidR="006B39FF">
        <w:t xml:space="preserve"> the context of</w:t>
      </w:r>
      <w:r>
        <w:t xml:space="preserve"> games</w:t>
      </w:r>
      <w:r w:rsidR="006B39FF">
        <w:t xml:space="preserve"> requires a</w:t>
      </w:r>
      <w:r>
        <w:t xml:space="preserve"> map </w:t>
      </w:r>
      <w:r w:rsidR="006B39FF">
        <w:t xml:space="preserve">of </w:t>
      </w:r>
      <w:r>
        <w:t xml:space="preserve">each node </w:t>
      </w:r>
      <w:r w:rsidR="006B39FF">
        <w:t>of</w:t>
      </w:r>
      <w:r>
        <w:t xml:space="preserve"> a provenance graph to something that can be represented in the game. As was mentioned earlier, the Open Provenance Model ha</w:t>
      </w:r>
      <w:r w:rsidR="006B39FF">
        <w:t>s</w:t>
      </w:r>
      <w:r>
        <w:t xml:space="preserve"> three types of nodes: </w:t>
      </w:r>
      <w:r w:rsidRPr="009848C5">
        <w:rPr>
          <w:i/>
        </w:rPr>
        <w:t>Artifacts</w:t>
      </w:r>
      <w:r>
        <w:t xml:space="preserve">, </w:t>
      </w:r>
      <w:r w:rsidRPr="009848C5">
        <w:rPr>
          <w:i/>
        </w:rPr>
        <w:t>Process</w:t>
      </w:r>
      <w:r>
        <w:t xml:space="preserve"> and </w:t>
      </w:r>
      <w:r w:rsidRPr="009848C5">
        <w:rPr>
          <w:i/>
        </w:rPr>
        <w:t>Agents</w:t>
      </w:r>
      <w:r>
        <w:t>. In order to map the</w:t>
      </w:r>
      <w:r w:rsidR="006B39FF">
        <w:t>m</w:t>
      </w:r>
      <w:r>
        <w:t xml:space="preserve">, it is necessary to find similarities </w:t>
      </w:r>
      <w:r w:rsidR="00F25AD7">
        <w:t>in</w:t>
      </w:r>
      <w:r>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262D2A" w:rsidRPr="00262D2A">
        <w:rPr>
          <w:i/>
          <w:rPrChange w:id="83" w:author="Kohwalter" w:date="2012-07-16T11:26:00Z">
            <w:rPr/>
          </w:rPrChange>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ins w:id="84" w:author="Kohwalter" w:date="2012-07-16T16:06:00Z">
        <w:r w:rsidR="00346561">
          <w:t xml:space="preserve">, </w:t>
        </w:r>
      </w:ins>
      <w:ins w:id="85" w:author="Kohwalter" w:date="2012-07-16T16:10:00Z">
        <w:r w:rsidR="00346561">
          <w:t>non-playable characters (</w:t>
        </w:r>
      </w:ins>
      <w:ins w:id="86" w:author="Kohwalter" w:date="2012-07-16T16:06:00Z">
        <w:r w:rsidR="00346561">
          <w:t>NPC</w:t>
        </w:r>
      </w:ins>
      <w:ins w:id="87" w:author="Kohwalter" w:date="2012-07-16T16:10:00Z">
        <w:r w:rsidR="00346561">
          <w:t>s)</w:t>
        </w:r>
      </w:ins>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262D2A" w:rsidRPr="00262D2A">
        <w:rPr>
          <w:i/>
          <w:rPrChange w:id="88" w:author="Kohwalter" w:date="2012-07-16T11:26:00Z">
            <w:rPr/>
          </w:rPrChange>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rPr>
          <w:ins w:id="89" w:author="Kohwalter" w:date="2012-07-16T16:14:00Z"/>
        </w:rPr>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hich focus on </w:t>
      </w:r>
      <w:r w:rsidR="00F25AD7">
        <w:t>storytelling</w:t>
      </w:r>
      <w:r w:rsidR="005C0A10">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ins w:id="90" w:author="Kohwalter" w:date="2012-07-16T16:14:00Z">
        <w:r>
          <w:tab/>
        </w:r>
      </w:ins>
      <w:ins w:id="91" w:author="Kohwalter" w:date="2012-07-16T16:09:00Z">
        <w:r w:rsidR="00346561">
          <w:t xml:space="preserve">To generate actions and control events, </w:t>
        </w:r>
      </w:ins>
      <w:ins w:id="92" w:author="Kohwalter" w:date="2012-07-16T16:10:00Z">
        <w:r w:rsidR="00346561">
          <w:t xml:space="preserve">each </w:t>
        </w:r>
      </w:ins>
      <w:ins w:id="93" w:author="Kohwalter" w:date="2012-07-16T16:08:00Z">
        <w:r w:rsidR="00346561">
          <w:t xml:space="preserve">NPC in the game </w:t>
        </w:r>
      </w:ins>
      <w:ins w:id="94" w:author="Kohwalter" w:date="2012-07-16T16:11:00Z">
        <w:r w:rsidR="00346561">
          <w:t>will require a decision tree in order to control his actions</w:t>
        </w:r>
      </w:ins>
      <w:ins w:id="95" w:author="Kohwalter" w:date="2012-07-16T16:16:00Z">
        <w:r>
          <w:t>, providing an array of possibilities</w:t>
        </w:r>
      </w:ins>
      <w:ins w:id="96" w:author="Kohwalter" w:date="2012-07-16T16:11:00Z">
        <w:r w:rsidR="00346561">
          <w:t>.</w:t>
        </w:r>
      </w:ins>
      <w:ins w:id="97" w:author="Kohwalter" w:date="2012-07-16T16:12:00Z">
        <w:r w:rsidR="00346561">
          <w:t xml:space="preserve"> Event triggers can also be controlled by decisions tree</w:t>
        </w:r>
      </w:ins>
      <w:ins w:id="98" w:author="Kohwalter" w:date="2012-07-16T16:08:00Z">
        <w:r w:rsidR="00346561">
          <w:t xml:space="preserve">. </w:t>
        </w:r>
      </w:ins>
      <w:commentRangeStart w:id="99"/>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2A5D79">
        <w:t xml:space="preserve">, </w:t>
      </w:r>
      <w:ins w:id="100" w:author="Kohwalter" w:date="2012-07-16T16:13:00Z">
        <w:r>
          <w:t xml:space="preserve">the </w:t>
        </w:r>
        <w:r>
          <w:lastRenderedPageBreak/>
          <w:t xml:space="preserve">impact decisions tree can achieve in actions, </w:t>
        </w:r>
      </w:ins>
      <w:r w:rsidR="002A5D79">
        <w:t>and how this information can be processed in order allow further provenance analysis</w:t>
      </w:r>
      <w:r w:rsidR="00B83ABD">
        <w:t>.</w:t>
      </w:r>
    </w:p>
    <w:commentRangeEnd w:id="99"/>
    <w:p w:rsidR="00781B7F" w:rsidRDefault="00C87AA8" w:rsidP="002B06F3">
      <w:pPr>
        <w:pStyle w:val="Heading2"/>
      </w:pPr>
      <w:r>
        <w:rPr>
          <w:rStyle w:val="CommentReference"/>
          <w:rFonts w:ascii="Times New Roman" w:eastAsiaTheme="minorHAnsi" w:hAnsi="Times New Roman" w:cs="Times New Roman"/>
          <w:b w:val="0"/>
          <w:bCs w:val="0"/>
        </w:rPr>
        <w:commentReference w:id="99"/>
      </w:r>
      <w:r w:rsidR="002A5D79">
        <w:t>Data model</w:t>
      </w:r>
    </w:p>
    <w:p w:rsidR="00F25AD7" w:rsidRDefault="0072438E" w:rsidP="00F75F1F">
      <w:pPr>
        <w:ind w:right="0"/>
        <w:jc w:val="both"/>
      </w:pPr>
      <w:commentRangeStart w:id="101"/>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provenance graph. Every action needs 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r w:rsidR="00AB0538">
        <w:t xml:space="preserve">who did it, because 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0F0F27">
        <w:t>.</w:t>
      </w:r>
    </w:p>
    <w:commentRangeEnd w:id="101"/>
    <w:p w:rsidR="00455CEF" w:rsidRDefault="002A5D79" w:rsidP="00F75F1F">
      <w:pPr>
        <w:ind w:right="0"/>
        <w:jc w:val="both"/>
      </w:pPr>
      <w:r>
        <w:rPr>
          <w:rStyle w:val="CommentReference"/>
        </w:rPr>
        <w:commentReference w:id="101"/>
      </w:r>
      <w:r w:rsidR="000F0F27">
        <w:tab/>
      </w:r>
      <w:del w:id="102" w:author="Kohwalter" w:date="2012-07-16T13:07:00Z">
        <w:r w:rsidR="000F0F27" w:rsidDel="007703D1">
          <w:delText>All these attributes are suggestion</w:delText>
        </w:r>
        <w:r w:rsidR="001C135D" w:rsidDel="007703D1">
          <w:delText>s</w:delText>
        </w:r>
        <w:r w:rsidR="000F0F27" w:rsidDel="007703D1">
          <w:delText xml:space="preserve"> on how the information can be stored to generate a provenance graph. It can be changed depending on how  information</w:delText>
        </w:r>
        <w:r w:rsidDel="007703D1">
          <w:delText xml:space="preserve"> is stored</w:delText>
        </w:r>
        <w:r w:rsidR="001C135D" w:rsidDel="007703D1">
          <w:delText>.</w:delText>
        </w:r>
        <w:r w:rsidR="000F0F27" w:rsidDel="007703D1">
          <w:delText xml:space="preserve"> </w:delText>
        </w:r>
        <w:r w:rsidR="001C135D" w:rsidDel="007703D1">
          <w:delText>I</w:delText>
        </w:r>
        <w:r w:rsidR="000F0F27" w:rsidDel="007703D1">
          <w:delText>f the information is already stored in an oriented graph or desire</w:delText>
        </w:r>
        <w:r w:rsidR="001C135D" w:rsidDel="007703D1">
          <w:delText>s</w:delText>
        </w:r>
        <w:r w:rsidR="000F0F27" w:rsidDel="007703D1">
          <w:delText xml:space="preserve"> to generate the provenance graph on the fly, instead of a post-analysis</w:delText>
        </w:r>
        <w:r w:rsidR="001C135D" w:rsidDel="007703D1">
          <w:delText>, some of these attributes can be inferred by the structure.</w:delText>
        </w:r>
      </w:del>
    </w:p>
    <w:p w:rsidR="00455CEF" w:rsidRDefault="00455CEF" w:rsidP="00F75F1F">
      <w:pPr>
        <w:pStyle w:val="Heading2"/>
        <w:ind w:right="0"/>
      </w:pPr>
      <w:commentRangeStart w:id="103"/>
      <w:r>
        <w:t>Decision tree</w:t>
      </w:r>
      <w:commentRangeEnd w:id="103"/>
      <w:r w:rsidR="00AB760F">
        <w:rPr>
          <w:rStyle w:val="CommentReference"/>
          <w:rFonts w:ascii="Times New Roman" w:eastAsiaTheme="minorHAnsi" w:hAnsi="Times New Roman" w:cs="Times New Roman"/>
          <w:b w:val="0"/>
          <w:bCs w:val="0"/>
        </w:rPr>
        <w:commentReference w:id="103"/>
      </w:r>
    </w:p>
    <w:p w:rsidR="00AE3132" w:rsidDel="00A41C35" w:rsidRDefault="00BD26AA" w:rsidP="00F75F1F">
      <w:pPr>
        <w:ind w:right="0"/>
        <w:jc w:val="both"/>
      </w:pPr>
      <w:moveFromRangeStart w:id="104" w:author="Kohwalter" w:date="2012-07-16T16:20:00Z" w:name="move330218978"/>
      <w:moveFrom w:id="105" w:author="Kohwalter" w:date="2012-07-16T16:20:00Z">
        <w:r w:rsidDel="00A41C35">
          <w:t xml:space="preserve">Decision trees </w:t>
        </w:r>
        <w:r w:rsidR="00262D2A" w:rsidDel="00A41C35">
          <w:fldChar w:fldCharType="begin"/>
        </w:r>
        <w:r w:rsidR="00E67A24" w:rsidDel="00A41C35">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262D2A" w:rsidDel="00A41C35">
          <w:fldChar w:fldCharType="separate"/>
        </w:r>
        <w:r w:rsidRPr="00BD26AA" w:rsidDel="00A41C35">
          <w:t>(MORET, 1982)</w:t>
        </w:r>
        <w:r w:rsidR="00262D2A" w:rsidDel="00A41C35">
          <w:fldChar w:fldCharType="end"/>
        </w:r>
        <w:r w:rsidDel="00A41C35">
          <w:t xml:space="preserve"> are a visual tool used to model decisions and their consequences, including </w:t>
        </w:r>
        <w:r w:rsidR="00C87AA8" w:rsidDel="00A41C35">
          <w:t xml:space="preserve">probabilities </w:t>
        </w:r>
        <w:r w:rsidDel="00A41C35">
          <w:t xml:space="preserve">of occurrence of events, resource costs, and usefulness of a particular outcome. This model can be considered as a deterministic algorithm to decide which variable to test based on the variables already tested and the results of its evaluation. Decision trees are represented by </w:t>
        </w:r>
        <w:r w:rsidR="00AE3132" w:rsidDel="00A41C35">
          <w:t xml:space="preserve">oriented tree format graphs composed of three distinct node types: decision; uncertainty; and terminal. </w:t>
        </w:r>
      </w:moveFrom>
    </w:p>
    <w:moveFromRangeEnd w:id="104"/>
    <w:p w:rsidR="00AE3132" w:rsidRDefault="00CF05F5" w:rsidP="00F75F1F">
      <w:pPr>
        <w:ind w:right="0"/>
        <w:jc w:val="both"/>
        <w:rPr>
          <w:ins w:id="106" w:author="Kohwalter" w:date="2012-07-16T16:20:00Z"/>
        </w:rPr>
      </w:pPr>
      <w:del w:id="107" w:author="Kohwalter" w:date="2012-07-16T16:08:00Z">
        <w:r w:rsidDel="00346561">
          <w:delText>Decision trees can be used to control actions for non-playable characters (NPC</w:delText>
        </w:r>
        <w:r w:rsidR="00020810" w:rsidDel="00346561">
          <w:delText>s</w:delText>
        </w:r>
        <w:r w:rsidDel="00346561">
          <w:delText xml:space="preserve">) in the game or </w:delText>
        </w:r>
        <w:r w:rsidR="00C87AA8" w:rsidDel="00346561">
          <w:delText xml:space="preserve">to </w:delText>
        </w:r>
        <w:r w:rsidDel="00346561">
          <w:delText xml:space="preserve">trigger events. </w:delText>
        </w:r>
      </w:del>
      <w:r>
        <w:t xml:space="preserve">For </w:t>
      </w:r>
      <w:del w:id="108" w:author="Kohwalter" w:date="2012-07-16T16:07:00Z">
        <w:r w:rsidDel="00346561">
          <w:delText xml:space="preserve">this </w:delText>
        </w:r>
      </w:del>
      <w:ins w:id="109" w:author="Kohwalter" w:date="2012-07-16T16:07:00Z">
        <w:r w:rsidR="00346561">
          <w:t xml:space="preserve">the </w:t>
        </w:r>
      </w:ins>
      <w:r>
        <w:t>purpose</w:t>
      </w:r>
      <w:ins w:id="110" w:author="Kohwalter" w:date="2012-07-16T16:08:00Z">
        <w:r w:rsidR="00346561">
          <w:t xml:space="preserve"> of controlling actions</w:t>
        </w:r>
      </w:ins>
      <w:r>
        <w:t xml:space="preserve">, each </w:t>
      </w:r>
      <w:r w:rsidR="00020810">
        <w:t xml:space="preserve">important </w:t>
      </w:r>
      <w:r>
        <w:t>NPC require</w:t>
      </w:r>
      <w:r w:rsidR="00C87AA8">
        <w:t>s</w:t>
      </w:r>
      <w:r>
        <w:t xml:space="preserve"> a decision tree that is consulted to determine which action to execute</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 xml:space="preserve">with </w:t>
      </w:r>
      <w:r w:rsidR="00C87AA8">
        <w:lastRenderedPageBreak/>
        <w:t>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ins w:id="111" w:author="Kohwalter" w:date="2012-07-16T16:20:00Z">
        <w:r>
          <w:tab/>
        </w:r>
      </w:ins>
      <w:moveToRangeStart w:id="112" w:author="Kohwalter" w:date="2012-07-16T16:20:00Z" w:name="move330218978"/>
      <w:moveTo w:id="113" w:author="Kohwalter" w:date="2012-07-16T16:20:00Z">
        <w:r>
          <w:t xml:space="preserve">Decision trees </w:t>
        </w:r>
        <w:r w:rsidR="00262D2A">
          <w:fldChar w:fldCharType="begin"/>
        </w:r>
      </w:moveTo>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moveTo w:id="114" w:author="Kohwalter" w:date="2012-07-16T16:20:00Z">
        <w:r w:rsidR="00262D2A">
          <w:fldChar w:fldCharType="separate"/>
        </w:r>
      </w:moveTo>
      <w:r w:rsidR="00446950" w:rsidRPr="00446950">
        <w:rPr>
          <w:szCs w:val="21"/>
        </w:rPr>
        <w:t>[Moret 1982]</w:t>
      </w:r>
      <w:moveTo w:id="115" w:author="Kohwalter" w:date="2012-07-16T16:20:00Z">
        <w:r w:rsidR="00262D2A">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moveTo>
      <w:moveToRangeEnd w:id="112"/>
    </w:p>
    <w:p w:rsidR="003A5D56" w:rsidRDefault="003A5D56" w:rsidP="00F75F1F">
      <w:pPr>
        <w:ind w:right="0"/>
        <w:jc w:val="both"/>
      </w:pPr>
      <w:r>
        <w:tab/>
        <w:t>With th</w:t>
      </w:r>
      <w:r w:rsidR="00020810">
        <w:t>e usage of decisions trees, it is</w:t>
      </w:r>
      <w:r>
        <w:t xml:space="preserve"> added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p>
    <w:p w:rsidR="003A5D56" w:rsidRDefault="00FA3503" w:rsidP="00F75F1F">
      <w:pPr>
        <w:pStyle w:val="Heading2"/>
        <w:ind w:right="0"/>
      </w:pPr>
      <w:commentRangeStart w:id="116"/>
      <w:r>
        <w:t>Provenance Model</w:t>
      </w:r>
      <w:commentRangeEnd w:id="116"/>
      <w:r>
        <w:rPr>
          <w:rStyle w:val="CommentReference"/>
          <w:rFonts w:ascii="Times New Roman" w:eastAsiaTheme="minorHAnsi" w:hAnsi="Times New Roman" w:cs="Times New Roman"/>
          <w:b w:val="0"/>
          <w:bCs w:val="0"/>
        </w:rPr>
        <w:commentReference w:id="116"/>
      </w:r>
    </w:p>
    <w:p w:rsidR="004161A1" w:rsidRDefault="004161A1" w:rsidP="00F75F1F">
      <w:pPr>
        <w:ind w:right="0"/>
        <w:jc w:val="both"/>
      </w:pPr>
      <w:r>
        <w:t xml:space="preserve">In order to store all the necessary data to be used later for provenance, there is </w:t>
      </w:r>
      <w:r w:rsidR="00DA0385">
        <w:t xml:space="preserve">a </w:t>
      </w:r>
      <w:r>
        <w:t xml:space="preserve">need for a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 xml:space="preserve">Consider the generation of actions, which are executed by an entity. </w:t>
      </w:r>
      <w:r w:rsidR="00AB760F">
        <w:t>This</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just by looking at whose list it belongs to, without the need to explicitly say who executed the action. </w:t>
      </w:r>
      <w:r w:rsidR="00DA0385">
        <w:t>It is analogous f</w:t>
      </w:r>
      <w:r>
        <w:t xml:space="preserve">or events.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8B787E" w:rsidRDefault="008B787E" w:rsidP="00F75F1F">
      <w:pPr>
        <w:ind w:right="0"/>
        <w:jc w:val="both"/>
      </w:pPr>
      <w:r>
        <w:tab/>
      </w:r>
      <w:del w:id="117" w:author="Kohwalter" w:date="2012-07-16T16:18:00Z">
        <w:r w:rsidDel="00A41C35">
          <w:delText xml:space="preserve">For places, or scenes, </w:delText>
        </w:r>
        <w:r w:rsidR="00DA0385" w:rsidDel="00A41C35">
          <w:delText xml:space="preserve">it </w:delText>
        </w:r>
        <w:r w:rsidDel="00A41C35">
          <w:delText xml:space="preserve">can be done in a similar way to represent entities present. </w:delText>
        </w:r>
      </w:del>
      <w:ins w:id="118" w:author="Kohwalter" w:date="2012-07-16T16:19:00Z">
        <w:r w:rsidR="00A41C35">
          <w:t xml:space="preserve">Entities present in a scene, or place, can be represented in a similar way as actions. </w:t>
        </w:r>
      </w:ins>
      <w:r>
        <w:t>Each scene have a list of entities that belong to it. To represent a world, then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giving at </w:t>
      </w:r>
      <w:r w:rsidR="00262D2A">
        <w:fldChar w:fldCharType="begin"/>
      </w:r>
      <w:r w:rsidR="00762F64">
        <w:instrText xml:space="preserve"> REF _Ref329012214 \h </w:instrText>
      </w:r>
      <w:r w:rsidR="00262D2A">
        <w:fldChar w:fldCharType="separate"/>
      </w:r>
      <w:r w:rsidR="0088561C">
        <w:t xml:space="preserve">Figure </w:t>
      </w:r>
      <w:r w:rsidR="0088561C">
        <w:rPr>
          <w:noProof/>
        </w:rPr>
        <w:t>5</w:t>
      </w:r>
      <w:r w:rsidR="00262D2A">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762F64" w:rsidP="00762F64">
      <w:pPr>
        <w:keepNext/>
        <w:ind w:right="0"/>
        <w:jc w:val="center"/>
      </w:pPr>
      <w:r w:rsidRPr="00762F64">
        <w:rPr>
          <w:noProof/>
        </w:rPr>
        <w:lastRenderedPageBreak/>
        <w:drawing>
          <wp:inline distT="0" distB="0" distL="0" distR="0">
            <wp:extent cx="2825115" cy="1830604"/>
            <wp:effectExtent l="19050" t="0" r="13335"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762F64" w:rsidRPr="004161A1" w:rsidRDefault="00762F64" w:rsidP="00762F64">
      <w:pPr>
        <w:pStyle w:val="Caption"/>
        <w:jc w:val="center"/>
      </w:pPr>
      <w:bookmarkStart w:id="119" w:name="_Ref329012214"/>
      <w:commentRangeStart w:id="120"/>
      <w:r>
        <w:t xml:space="preserve">Figure </w:t>
      </w:r>
      <w:commentRangeEnd w:id="120"/>
      <w:r w:rsidR="00FA3503">
        <w:rPr>
          <w:rStyle w:val="CommentReference"/>
          <w:b w:val="0"/>
          <w:bCs w:val="0"/>
        </w:rPr>
        <w:commentReference w:id="120"/>
      </w:r>
      <w:fldSimple w:instr=" SEQ Figure \* ARABIC ">
        <w:r w:rsidR="0088561C">
          <w:rPr>
            <w:noProof/>
          </w:rPr>
          <w:t>5</w:t>
        </w:r>
      </w:fldSimple>
      <w:bookmarkEnd w:id="119"/>
      <w:r>
        <w:t>: Example of structure</w:t>
      </w:r>
    </w:p>
    <w:p w:rsidR="00213B01" w:rsidRDefault="00FA3503" w:rsidP="00F75F1F">
      <w:pPr>
        <w:pStyle w:val="Heading2"/>
        <w:ind w:right="0"/>
      </w:pPr>
      <w:r>
        <w:t>P</w:t>
      </w:r>
      <w:r w:rsidR="00213B01">
        <w:t>rovenance</w:t>
      </w:r>
      <w:r>
        <w:t xml:space="preserv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the player is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xml:space="preserve">, or even healing himself in order to survive. These actions are not duplicates, but can still be encapsulated for analysis.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t>
      </w:r>
      <w:r w:rsidR="00CB6549">
        <w:t>is</w:t>
      </w:r>
      <w:r w:rsidR="00F333E4">
        <w:t xml:space="preserve"> interesting to preserve the 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p>
    <w:p w:rsidR="00121EDC" w:rsidRDefault="007D664E" w:rsidP="00F75F1F">
      <w:pPr>
        <w:pStyle w:val="Heading1"/>
        <w:ind w:right="0"/>
      </w:pPr>
      <w:bookmarkStart w:id="121" w:name="_Ref329254750"/>
      <w:r>
        <w:lastRenderedPageBreak/>
        <w:t>Evaluation</w:t>
      </w:r>
      <w:bookmarkEnd w:id="121"/>
    </w:p>
    <w:p w:rsidR="004D0FBB" w:rsidRDefault="009B6341" w:rsidP="000573E0">
      <w:pPr>
        <w:ind w:right="0"/>
        <w:jc w:val="both"/>
      </w:pPr>
      <w:r>
        <w:t xml:space="preserve">The proposed framework was instantiated in a </w:t>
      </w:r>
      <w:r w:rsidR="000573E0">
        <w:t xml:space="preserve">Software Engineering education game </w:t>
      </w:r>
      <w:r>
        <w:t>named</w:t>
      </w:r>
      <w:r w:rsidR="000573E0">
        <w:t xml:space="preserve"> </w:t>
      </w:r>
      <w:r w:rsidR="000573E0" w:rsidRPr="00402416">
        <w:rPr>
          <w:i/>
        </w:rPr>
        <w:t>Software Development Manager</w:t>
      </w:r>
      <w:r w:rsidR="000573E0">
        <w:rPr>
          <w:i/>
        </w:rPr>
        <w:t xml:space="preserve"> </w:t>
      </w:r>
      <w:r w:rsidR="000573E0" w:rsidRPr="000573E0">
        <w:t>(SDM)</w:t>
      </w:r>
      <w:r w:rsidR="000573E0">
        <w:t xml:space="preserve"> </w:t>
      </w:r>
      <w:r w:rsidR="00262D2A">
        <w:fldChar w:fldCharType="begin"/>
      </w:r>
      <w:r w:rsidR="00446950">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262D2A">
        <w:fldChar w:fldCharType="separate"/>
      </w:r>
      <w:r w:rsidR="00446950" w:rsidRPr="00446950">
        <w:rPr>
          <w:szCs w:val="21"/>
        </w:rPr>
        <w:t>[Kohwalter et al. 2011]</w:t>
      </w:r>
      <w:r w:rsidR="00262D2A">
        <w:fldChar w:fldCharType="end"/>
      </w:r>
      <w:r w:rsidR="000573E0">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ins w:id="122" w:author="Kohwalter" w:date="2012-07-16T16:49:00Z">
        <w:r w:rsidR="00FD169C">
          <w:t>, allowing the possibility of tracking mistakes made during a game session.</w:t>
        </w:r>
      </w:ins>
    </w:p>
    <w:p w:rsidR="00402416" w:rsidRDefault="004D0FBB" w:rsidP="000573E0">
      <w:pPr>
        <w:ind w:right="0"/>
        <w:jc w:val="both"/>
      </w:pPr>
      <w:r>
        <w:tab/>
      </w:r>
      <w:r w:rsidR="000573E0">
        <w:t>In SDM</w:t>
      </w:r>
      <w:ins w:id="123" w:author="Kohwalter" w:date="2012-07-16T16:50:00Z">
        <w:r w:rsidR="00FD169C">
          <w:t>, which was developed using the game engine Unity3D</w:t>
        </w:r>
      </w:ins>
      <w:ins w:id="124" w:author="Kohwalter" w:date="2012-07-16T16:51:00Z">
        <w:r w:rsidR="00FD169C">
          <w:t xml:space="preserve"> </w:t>
        </w:r>
        <w:r w:rsidR="00262D2A">
          <w:fldChar w:fldCharType="begin"/>
        </w:r>
      </w:ins>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262D2A">
        <w:fldChar w:fldCharType="separate"/>
      </w:r>
      <w:r w:rsidR="00446950" w:rsidRPr="00446950">
        <w:rPr>
          <w:szCs w:val="21"/>
        </w:rPr>
        <w:t>[Higgins 2010]</w:t>
      </w:r>
      <w:ins w:id="125" w:author="Kohwalter" w:date="2012-07-16T16:51:00Z">
        <w:r w:rsidR="00262D2A">
          <w:fldChar w:fldCharType="end"/>
        </w:r>
      </w:ins>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any contract, 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402416" w:rsidRDefault="00402416" w:rsidP="00F75F1F">
      <w:pPr>
        <w:ind w:right="0"/>
        <w:jc w:val="both"/>
      </w:pPr>
      <w:r>
        <w:tab/>
        <w:t>Since SDM focus</w:t>
      </w:r>
      <w:r w:rsidR="00FF6432">
        <w:t>es</w:t>
      </w:r>
      <w:r>
        <w:t xml:space="preserve"> </w:t>
      </w:r>
      <w:r w:rsidR="00AF180C">
        <w:t>in</w:t>
      </w:r>
      <w:r>
        <w:t xml:space="preserve"> people management, the main element of the game </w:t>
      </w:r>
      <w:r w:rsidR="00AF180C">
        <w:t>are</w:t>
      </w:r>
      <w:r>
        <w:t xml:space="preserve"> </w:t>
      </w:r>
      <w:r w:rsidR="00021C07">
        <w:t xml:space="preserve">the </w:t>
      </w:r>
      <w:r>
        <w:t>emplo</w:t>
      </w:r>
      <w:r w:rsidR="00021C07">
        <w:t>yee</w:t>
      </w:r>
      <w:r w:rsidR="00AF180C">
        <w:t>s</w:t>
      </w:r>
      <w:r>
        <w:t xml:space="preserve">, which represent the player’s labor force. </w:t>
      </w:r>
      <w:r w:rsidR="00FF6432">
        <w:t>E</w:t>
      </w:r>
      <w:r>
        <w:t xml:space="preserve">mployees </w:t>
      </w:r>
      <w:r w:rsidR="00FF6432">
        <w:t>can perform</w:t>
      </w:r>
      <w:r>
        <w:t xml:space="preserve"> </w:t>
      </w:r>
      <w:r w:rsidR="00FF6432">
        <w:t xml:space="preserve">different </w:t>
      </w:r>
      <w:r>
        <w:t>roles</w:t>
      </w:r>
      <w:r w:rsidR="00740689">
        <w:t xml:space="preserve"> (manager, analyst, designer, programmer, etc.)</w:t>
      </w:r>
      <w:r w:rsidR="00FF6432">
        <w:t>, which valorizes</w:t>
      </w:r>
      <w:r>
        <w:t xml:space="preserv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Also the concepts of working hours, morale, and stamina are used to modify the employee’s productivity. </w:t>
      </w:r>
    </w:p>
    <w:p w:rsidR="009C7C7C" w:rsidRDefault="00262D2A" w:rsidP="00CB42BD">
      <w:pPr>
        <w:ind w:right="0" w:firstLine="284"/>
        <w:jc w:val="both"/>
      </w:pPr>
      <w:r>
        <w:fldChar w:fldCharType="begin"/>
      </w:r>
      <w:r w:rsidR="008B4B34">
        <w:instrText xml:space="preserve"> REF _Ref329006140 \h </w:instrText>
      </w:r>
      <w:r>
        <w:fldChar w:fldCharType="separate"/>
      </w:r>
      <w:r w:rsidR="0088561C">
        <w:t xml:space="preserve">Figure </w:t>
      </w:r>
      <w:r w:rsidR="0088561C">
        <w:rPr>
          <w:noProof/>
        </w:rPr>
        <w:t>6</w:t>
      </w:r>
      <w:r>
        <w:fldChar w:fldCharType="end"/>
      </w:r>
      <w:r w:rsidR="00402416">
        <w:t xml:space="preserve"> show a simplified version of SDM’s class diagram focusing on the employee, showing his human attributes, types of specializations</w:t>
      </w:r>
      <w:r w:rsidR="00740689">
        <w:t>,</w:t>
      </w:r>
      <w:r w:rsidR="00402416">
        <w:t xml:space="preserve"> the possibility of training to acquire specializations, and that the employee is affect by other employees that belong to the staff team. </w:t>
      </w:r>
      <w:r w:rsidR="00740689">
        <w:t>I</w:t>
      </w:r>
      <w:r w:rsidR="00402416">
        <w:t xml:space="preserve">t also illustrates the project and its </w:t>
      </w:r>
      <w:r w:rsidR="00021C07">
        <w:t>characteristics and requirement</w:t>
      </w:r>
      <w:r w:rsidR="00402416">
        <w:t>.</w:t>
      </w:r>
    </w:p>
    <w:p w:rsidR="00CB42BD" w:rsidRDefault="00CB42BD" w:rsidP="00F75F1F">
      <w:pPr>
        <w:keepNext/>
        <w:ind w:right="0"/>
      </w:pPr>
      <w:r>
        <w:rPr>
          <w:noProof/>
        </w:rPr>
        <w:lastRenderedPageBreak/>
        <w:drawing>
          <wp:inline distT="0" distB="0" distL="0" distR="0">
            <wp:extent cx="2819400" cy="26193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2819400" cy="2619375"/>
                    </a:xfrm>
                    <a:prstGeom prst="rect">
                      <a:avLst/>
                    </a:prstGeom>
                    <a:noFill/>
                    <a:ln w="9525">
                      <a:noFill/>
                      <a:miter lim="800000"/>
                      <a:headEnd/>
                      <a:tailEnd/>
                    </a:ln>
                  </pic:spPr>
                </pic:pic>
              </a:graphicData>
            </a:graphic>
          </wp:inline>
        </w:drawing>
      </w:r>
    </w:p>
    <w:p w:rsidR="00A56C7E" w:rsidRPr="00A56C7E" w:rsidRDefault="009C7C7C" w:rsidP="00F75F1F">
      <w:pPr>
        <w:pStyle w:val="Caption"/>
        <w:ind w:right="0"/>
        <w:jc w:val="center"/>
      </w:pPr>
      <w:bookmarkStart w:id="126" w:name="_Ref329006140"/>
      <w:r>
        <w:t xml:space="preserve">Figure </w:t>
      </w:r>
      <w:fldSimple w:instr=" SEQ Figure \* ARABIC ">
        <w:r w:rsidR="0088561C">
          <w:rPr>
            <w:noProof/>
          </w:rPr>
          <w:t>6</w:t>
        </w:r>
      </w:fldSimple>
      <w:bookmarkEnd w:id="126"/>
      <w:r>
        <w:t>: SDM's simplified class diagram</w:t>
      </w:r>
      <w:r w:rsidR="00A13D96">
        <w:t xml:space="preserve">. Adapted from </w:t>
      </w:r>
      <w:r w:rsidR="00262D2A">
        <w:fldChar w:fldCharType="begin"/>
      </w:r>
      <w:r w:rsidR="00446950">
        <w:instrText xml:space="preserve"> ADDIN ZOTERO_ITEM CSL_CITATION {"citationID":"bTs9VpMo","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262D2A">
        <w:fldChar w:fldCharType="separate"/>
      </w:r>
      <w:r w:rsidR="00446950" w:rsidRPr="00446950">
        <w:rPr>
          <w:szCs w:val="21"/>
        </w:rPr>
        <w:t>[Kohwalter et al. 2011]</w:t>
      </w:r>
      <w:r w:rsidR="00262D2A">
        <w:fldChar w:fldCharType="end"/>
      </w:r>
      <w:r w:rsidR="00A13D96">
        <w:t>.</w:t>
      </w:r>
    </w:p>
    <w:p w:rsidR="00871F30" w:rsidRDefault="009D4097" w:rsidP="00F75F1F">
      <w:pPr>
        <w:pStyle w:val="Heading2"/>
        <w:ind w:right="0"/>
      </w:pPr>
      <w:r>
        <w:t>Adapting SDM for the proposed framework</w:t>
      </w:r>
    </w:p>
    <w:p w:rsidR="00D3669E" w:rsidRDefault="00740689" w:rsidP="00F75F1F">
      <w:pPr>
        <w:ind w:right="0"/>
        <w:jc w:val="both"/>
      </w:pPr>
      <w:r>
        <w:t>Some changes were made in the SDM game t</w:t>
      </w:r>
      <w:r w:rsidR="00876939">
        <w:t>o introd</w:t>
      </w:r>
      <w:r w:rsidR="00AF180C">
        <w:t>uce decision trees</w:t>
      </w:r>
      <w:ins w:id="127" w:author="Kohwalter" w:date="2012-07-16T16:21:00Z">
        <w:r w:rsidR="00A41C35">
          <w:t>, allowing</w:t>
        </w:r>
      </w:ins>
      <w:ins w:id="128" w:author="Kohwalter" w:date="2012-07-16T16:22:00Z">
        <w:r w:rsidR="00A41C35">
          <w:t xml:space="preserve"> a variety of tasks and </w:t>
        </w:r>
      </w:ins>
      <w:ins w:id="129" w:author="Kohwalter" w:date="2012-07-16T18:32:00Z">
        <w:r w:rsidR="00DB5F7F">
          <w:t>their respective</w:t>
        </w:r>
      </w:ins>
      <w:ins w:id="130" w:author="Kohwalter" w:date="2012-07-16T16:24:00Z">
        <w:r w:rsidR="00A741CD">
          <w:t xml:space="preserve"> actions,</w:t>
        </w:r>
      </w:ins>
      <w:r w:rsidR="00AF180C">
        <w:t xml:space="preserve"> and a way to</w:t>
      </w:r>
      <w:r w:rsidR="00876939">
        <w:t xml:space="preserve"> record all actions made by the player's employees</w:t>
      </w:r>
      <w:r w:rsidR="00AF180C">
        <w:t xml:space="preserve"> for usage on provenance later on</w:t>
      </w:r>
      <w:r w:rsidR="00876939">
        <w:t>.</w:t>
      </w:r>
      <w:r w:rsidR="00FB6CCF">
        <w:t xml:space="preserve"> With these </w:t>
      </w:r>
      <w:r w:rsidR="00CB6866">
        <w:t>changes,</w:t>
      </w:r>
      <w:r w:rsidR="00FB6CCF">
        <w:t xml:space="preserve"> it is possible to create an oriented graph representing the flow of </w:t>
      </w:r>
      <w:commentRangeStart w:id="131"/>
      <w:commentRangeStart w:id="132"/>
      <w:r w:rsidR="00FB6CCF">
        <w:t xml:space="preserve">actions performed by each employee </w:t>
      </w:r>
      <w:commentRangeEnd w:id="131"/>
      <w:r>
        <w:rPr>
          <w:rStyle w:val="CommentReference"/>
        </w:rPr>
        <w:commentReference w:id="131"/>
      </w:r>
      <w:commentRangeEnd w:id="132"/>
      <w:r w:rsidR="00DB5F7F">
        <w:rPr>
          <w:rStyle w:val="CommentReference"/>
        </w:rPr>
        <w:commentReference w:id="132"/>
      </w:r>
      <w:r w:rsidR="00FB6CCF">
        <w:t>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 xml:space="preserve">the flow of the game </w:t>
      </w:r>
      <w:r>
        <w:t>understand</w:t>
      </w:r>
      <w:r w:rsidR="00FB6CCF">
        <w:t xml:space="preserve"> why the game session ended the way it did. </w:t>
      </w:r>
    </w:p>
    <w:p w:rsidR="00D3669E" w:rsidRDefault="00D3669E" w:rsidP="00F75F1F">
      <w:pPr>
        <w:ind w:right="0"/>
        <w:jc w:val="both"/>
      </w:pPr>
      <w:r>
        <w:tab/>
      </w:r>
      <w:r w:rsidR="00876939">
        <w:t>The role of an Analyst now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tasks of elicitation and specification separated, it is necessary to discover the system requirements by the process of elicitation and then create the model </w:t>
      </w:r>
      <w:r w:rsidR="00740689">
        <w:t>via</w:t>
      </w:r>
      <w:r w:rsidR="00AF180C">
        <w:t xml:space="preserve"> specification.</w:t>
      </w:r>
      <w:r w:rsidR="000106C4">
        <w:t xml:space="preserve"> </w:t>
      </w:r>
      <w:ins w:id="133" w:author="Kohwalter" w:date="2012-07-16T16:26:00Z">
        <w:r w:rsidR="00A741CD">
          <w:t xml:space="preserve">With these changes, the analyst role has four possible tasks, each with its own actions: </w:t>
        </w:r>
      </w:ins>
      <w:ins w:id="134" w:author="Kohwalter" w:date="2012-07-16T16:27:00Z">
        <w:r w:rsidR="00A741CD">
          <w:t xml:space="preserve">Elicitation and Validation, Specification, Quality, and a Balanced task, which </w:t>
        </w:r>
      </w:ins>
      <w:ins w:id="135" w:author="Kohwalter" w:date="2012-07-16T16:28:00Z">
        <w:r w:rsidR="00A741CD">
          <w:t>performs both elicitation and specification.</w:t>
        </w:r>
      </w:ins>
      <w:ins w:id="136" w:author="Kohwalter" w:date="2012-07-16T16:27:00Z">
        <w:r w:rsidR="00A741CD">
          <w:t xml:space="preserve"> </w:t>
        </w:r>
      </w:ins>
      <w:del w:id="137" w:author="Kohwalter" w:date="2012-07-16T16:29:00Z">
        <w:r w:rsidR="000106C4" w:rsidDel="00A741CD">
          <w:delText xml:space="preserve">The </w:delText>
        </w:r>
      </w:del>
      <w:ins w:id="138" w:author="Kohwalter" w:date="2012-07-16T16:29:00Z">
        <w:r w:rsidR="00A741CD">
          <w:t xml:space="preserve">Those </w:t>
        </w:r>
      </w:ins>
      <w:del w:id="139" w:author="Kohwalter" w:date="2012-07-16T16:28:00Z">
        <w:r w:rsidR="000106C4" w:rsidDel="00A741CD">
          <w:delText xml:space="preserve">new </w:delText>
        </w:r>
      </w:del>
      <w:r w:rsidR="000106C4">
        <w:t xml:space="preserve">tasks for </w:t>
      </w:r>
      <w:del w:id="140" w:author="Kohwalter" w:date="2012-07-16T16:30:00Z">
        <w:r w:rsidR="000106C4" w:rsidDel="007A3B5B">
          <w:delText xml:space="preserve">the </w:delText>
        </w:r>
      </w:del>
      <w:del w:id="141" w:author="Kohwalter" w:date="2012-07-16T16:29:00Z">
        <w:r w:rsidR="000106C4" w:rsidDel="00A741CD">
          <w:delText xml:space="preserve">analysis </w:delText>
        </w:r>
      </w:del>
      <w:ins w:id="142" w:author="Kohwalter" w:date="2012-07-16T16:29:00Z">
        <w:r w:rsidR="00A741CD">
          <w:t xml:space="preserve">analysts </w:t>
        </w:r>
      </w:ins>
      <w:del w:id="143" w:author="Kohwalter" w:date="2012-07-16T16:29:00Z">
        <w:r w:rsidR="000106C4" w:rsidDel="00A741CD">
          <w:delText xml:space="preserve">is </w:delText>
        </w:r>
      </w:del>
      <w:ins w:id="144" w:author="Kohwalter" w:date="2012-07-16T16:29:00Z">
        <w:r w:rsidR="00A741CD">
          <w:t xml:space="preserve">are </w:t>
        </w:r>
      </w:ins>
      <w:r w:rsidR="000106C4">
        <w:t xml:space="preserve">illustrated at </w:t>
      </w:r>
      <w:r w:rsidR="00262D2A">
        <w:fldChar w:fldCharType="begin"/>
      </w:r>
      <w:r w:rsidR="000106C4">
        <w:instrText xml:space="preserve"> REF _Ref329011622 \h </w:instrText>
      </w:r>
      <w:r w:rsidR="00262D2A">
        <w:fldChar w:fldCharType="separate"/>
      </w:r>
      <w:r w:rsidR="0088561C">
        <w:t xml:space="preserve">Figure </w:t>
      </w:r>
      <w:r w:rsidR="0088561C">
        <w:rPr>
          <w:noProof/>
        </w:rPr>
        <w:t>8</w:t>
      </w:r>
      <w:r w:rsidR="00262D2A">
        <w:fldChar w:fldCharType="end"/>
      </w:r>
      <w:r w:rsidR="000106C4">
        <w:t>.</w:t>
      </w:r>
    </w:p>
    <w:p w:rsidR="000106C4" w:rsidRDefault="00D3669E" w:rsidP="00F75F1F">
      <w:pPr>
        <w:ind w:right="0"/>
        <w:jc w:val="both"/>
      </w:pPr>
      <w:r>
        <w:tab/>
      </w:r>
      <w:commentRangeStart w:id="145"/>
      <w:r w:rsidR="00876939">
        <w:t>For the role of an Archi</w:t>
      </w:r>
      <w:r w:rsidR="00AF180C">
        <w:t>tec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lastRenderedPageBreak/>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 xml:space="preserve">The roles of Programmer and Tester had suffered changed that affect each other. Now, it is not the tester's responsibility 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commentRangeEnd w:id="145"/>
    <w:p w:rsidR="00AF180C" w:rsidRDefault="00C808AF" w:rsidP="00F75F1F">
      <w:pPr>
        <w:ind w:right="0"/>
        <w:jc w:val="both"/>
      </w:pPr>
      <w:r>
        <w:rPr>
          <w:rStyle w:val="CommentReference"/>
        </w:rPr>
        <w:commentReference w:id="145"/>
      </w:r>
      <w:r w:rsidR="000106C4">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hich now has three different ways: Ad hoc; </w:t>
      </w:r>
      <w:commentRangeStart w:id="146"/>
      <w:commentRangeStart w:id="147"/>
      <w:r w:rsidR="00AF180C">
        <w:t>Draw</w:t>
      </w:r>
      <w:commentRangeEnd w:id="146"/>
      <w:r w:rsidR="006C3DD6">
        <w:rPr>
          <w:rStyle w:val="CommentReference"/>
        </w:rPr>
        <w:commentReference w:id="146"/>
      </w:r>
      <w:commentRangeEnd w:id="147"/>
      <w:r w:rsidR="00C92373">
        <w:rPr>
          <w:rStyle w:val="CommentReference"/>
        </w:rPr>
        <w:commentReference w:id="147"/>
      </w:r>
      <w:r w:rsidR="00AF180C">
        <w:t>-Code; and Test-Driven. Only the first one affects quality, and 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the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337C84" w:rsidRDefault="00337C84" w:rsidP="00337C84">
      <w:pPr>
        <w:ind w:right="0"/>
        <w:jc w:val="both"/>
      </w:pPr>
      <w:r>
        <w:tab/>
      </w:r>
      <w:fldSimple w:instr=" REF _Ref327112232 \h  \* MERGEFORMAT ">
        <w:r w:rsidR="0088561C">
          <w:t xml:space="preserve">Figure </w:t>
        </w:r>
        <w:r w:rsidR="0088561C">
          <w:rPr>
            <w:noProof/>
          </w:rPr>
          <w:t>7</w:t>
        </w:r>
      </w:fldSimple>
      <w:r>
        <w:t xml:space="preserve"> illustrates the changes made in each role and allows the player to configure the tasks of each employee. The decisions trees for each role use all options presented in that screen. </w:t>
      </w:r>
      <w:del w:id="148" w:author="Kohwalter" w:date="2012-07-16T13:09:00Z">
        <w:r w:rsidDel="007703D1">
          <w:delText>Note that some options were not mentioned</w:delText>
        </w:r>
        <w:r w:rsidR="00DD63D8" w:rsidDel="007703D1">
          <w:delText xml:space="preserve"> due to space restrictions</w:delText>
        </w:r>
        <w:r w:rsidDel="007703D1">
          <w:delText xml:space="preserve">. </w:delText>
        </w:r>
      </w:del>
      <w:ins w:id="149" w:author="Kohwalter" w:date="2012-07-16T16:34:00Z">
        <w:r w:rsidR="00C92373">
          <w:t xml:space="preserve">Due to the overwhelming decisions allowed for the player to configure his staff, setting roles and tasks for each employee, </w:t>
        </w:r>
      </w:ins>
      <w:del w:id="150" w:author="Kohwalter" w:date="2012-07-16T16:35:00Z">
        <w:r w:rsidDel="00C92373">
          <w:delText xml:space="preserve">The </w:delText>
        </w:r>
      </w:del>
      <w:ins w:id="151" w:author="Kohwalter" w:date="2012-07-16T16:35:00Z">
        <w:r w:rsidR="00C92373">
          <w:t xml:space="preserve">the </w:t>
        </w:r>
      </w:ins>
      <w:r>
        <w:t xml:space="preserve">staff manager </w:t>
      </w:r>
      <w:del w:id="152" w:author="Kohwalter" w:date="2012-07-16T16:36:00Z">
        <w:r w:rsidDel="00C92373">
          <w:delText>uses those in order to</w:delText>
        </w:r>
      </w:del>
      <w:ins w:id="153" w:author="Kohwalter" w:date="2012-07-16T16:36:00Z">
        <w:r w:rsidR="00C92373">
          <w:t>can unburden the player by</w:t>
        </w:r>
      </w:ins>
      <w:r>
        <w:t xml:space="preserve"> </w:t>
      </w:r>
      <w:del w:id="154" w:author="Kohwalter" w:date="2012-07-16T16:36:00Z">
        <w:r w:rsidDel="00C92373">
          <w:delText xml:space="preserve">decide </w:delText>
        </w:r>
      </w:del>
      <w:ins w:id="155" w:author="Kohwalter" w:date="2012-07-16T16:36:00Z">
        <w:r w:rsidR="00C92373">
          <w:t xml:space="preserve">deciding </w:t>
        </w:r>
      </w:ins>
      <w:r>
        <w:t xml:space="preserve">the staff configuration in case the </w:t>
      </w:r>
      <w:commentRangeStart w:id="156"/>
      <w:r>
        <w:t>player does not want to micromanage the game</w:t>
      </w:r>
      <w:commentRangeEnd w:id="156"/>
      <w:r w:rsidR="00AF03B9">
        <w:rPr>
          <w:rStyle w:val="CommentReference"/>
        </w:rPr>
        <w:commentReference w:id="156"/>
      </w:r>
      <w:r>
        <w:t>, giving some of the responsibility to the staff manager.</w:t>
      </w:r>
      <w:ins w:id="157" w:author="Kohwalter" w:date="2012-07-16T16:39:00Z">
        <w:r w:rsidR="00C92373">
          <w:t xml:space="preserve"> Doing so, the manager will </w:t>
        </w:r>
      </w:ins>
      <w:ins w:id="158" w:author="Kohwalter" w:date="2012-07-16T16:40:00Z">
        <w:r w:rsidR="00C92373">
          <w:t>distribute</w:t>
        </w:r>
      </w:ins>
      <w:ins w:id="159" w:author="Kohwalter" w:date="2012-07-16T16:39:00Z">
        <w:r w:rsidR="00C92373">
          <w:t xml:space="preserve"> roles and tasks for each employee</w:t>
        </w:r>
      </w:ins>
      <w:ins w:id="160" w:author="Kohwalter" w:date="2012-07-16T16:41:00Z">
        <w:r w:rsidR="00C92373">
          <w:t xml:space="preserve"> depending on the development progress</w:t>
        </w:r>
      </w:ins>
      <w:ins w:id="161" w:author="Kohwalter" w:date="2012-07-16T16:42:00Z">
        <w:r w:rsidR="00C92373">
          <w:t>, which can be determined by the manager or the player, depending on the degree of autonomy is giv</w:t>
        </w:r>
      </w:ins>
      <w:ins w:id="162" w:author="Kohwalter" w:date="2012-07-16T16:43:00Z">
        <w:r w:rsidR="00560C21">
          <w:t>en</w:t>
        </w:r>
      </w:ins>
      <w:ins w:id="163" w:author="Kohwalter" w:date="2012-07-16T16:42:00Z">
        <w:r w:rsidR="00C92373">
          <w:t xml:space="preserve"> to the manager.</w:t>
        </w:r>
      </w:ins>
      <w:ins w:id="164" w:author="Kohwalter" w:date="2012-07-16T16:40:00Z">
        <w:r w:rsidR="00C92373">
          <w:t xml:space="preserve"> </w:t>
        </w:r>
      </w:ins>
    </w:p>
    <w:p w:rsidR="001B6BF2" w:rsidRDefault="001B6BF2" w:rsidP="00F75F1F">
      <w:pPr>
        <w:keepNext/>
        <w:ind w:right="0"/>
        <w:jc w:val="both"/>
      </w:pPr>
      <w:r w:rsidRPr="001B6BF2">
        <w:rPr>
          <w:noProof/>
        </w:rPr>
        <w:lastRenderedPageBreak/>
        <w:drawing>
          <wp:inline distT="0" distB="0" distL="0" distR="0">
            <wp:extent cx="2663309" cy="3009900"/>
            <wp:effectExtent l="19050" t="0" r="3691"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2663309" cy="3009900"/>
                    </a:xfrm>
                    <a:prstGeom prst="rect">
                      <a:avLst/>
                    </a:prstGeom>
                    <a:noFill/>
                    <a:ln w="9525">
                      <a:noFill/>
                      <a:miter lim="800000"/>
                      <a:headEnd/>
                      <a:tailEnd/>
                    </a:ln>
                  </pic:spPr>
                </pic:pic>
              </a:graphicData>
            </a:graphic>
          </wp:inline>
        </w:drawing>
      </w:r>
    </w:p>
    <w:p w:rsidR="006D6C5E" w:rsidRDefault="001B6BF2" w:rsidP="00337C84">
      <w:pPr>
        <w:pStyle w:val="Caption"/>
        <w:ind w:right="0"/>
        <w:jc w:val="center"/>
      </w:pPr>
      <w:bookmarkStart w:id="165" w:name="_Ref327112232"/>
      <w:r>
        <w:t xml:space="preserve">Figure </w:t>
      </w:r>
      <w:fldSimple w:instr=" SEQ Figure \* ARABIC ">
        <w:r w:rsidR="0088561C">
          <w:rPr>
            <w:noProof/>
          </w:rPr>
          <w:t>7</w:t>
        </w:r>
      </w:fldSimple>
      <w:bookmarkEnd w:id="165"/>
      <w:r>
        <w:t>: Task Configuration</w:t>
      </w:r>
      <w:r w:rsidR="006503B8">
        <w:t xml:space="preserve"> window</w:t>
      </w:r>
    </w:p>
    <w:p w:rsidR="000C20B1" w:rsidRDefault="000C20B1" w:rsidP="00BF4585">
      <w:pPr>
        <w:ind w:right="0"/>
        <w:jc w:val="both"/>
      </w:pPr>
      <w:r>
        <w:tab/>
      </w:r>
      <w:commentRangeStart w:id="166"/>
      <w:r>
        <w:t xml:space="preserve">Another change made in the game is to allow an employee to perform up to two roles simultaneously, having a primary and secondary role. </w:t>
      </w:r>
      <w:ins w:id="167" w:author="Kohwalter" w:date="2012-07-16T16:43:00Z">
        <w:r w:rsidR="000D2BA4">
          <w:t xml:space="preserve">This change was based on the fact that in provenance, </w:t>
        </w:r>
      </w:ins>
      <w:ins w:id="168" w:author="Kohwalter" w:date="2012-07-16T16:44:00Z">
        <w:r w:rsidR="000D2BA4">
          <w:t>the role of the agent when performed an action can be relevant</w:t>
        </w:r>
      </w:ins>
      <w:ins w:id="169" w:author="Kohwalter" w:date="2012-07-16T16:47:00Z">
        <w:r w:rsidR="000D2BA4">
          <w:t xml:space="preserve">, distinguishing involvement of artifacts </w:t>
        </w:r>
      </w:ins>
      <w:ins w:id="170" w:author="Kohwalter" w:date="2012-07-16T16:48:00Z">
        <w:r w:rsidR="000D2BA4">
          <w:t>and</w:t>
        </w:r>
      </w:ins>
      <w:ins w:id="171" w:author="Kohwalter" w:date="2012-07-16T16:47:00Z">
        <w:r w:rsidR="000D2BA4">
          <w:t xml:space="preserve"> agents</w:t>
        </w:r>
      </w:ins>
      <w:ins w:id="172" w:author="Kohwalter" w:date="2012-07-16T16:48:00Z">
        <w:r w:rsidR="000D2BA4">
          <w:t xml:space="preserve"> in </w:t>
        </w:r>
        <w:r w:rsidR="000D2BA4">
          <w:lastRenderedPageBreak/>
          <w:t>processes</w:t>
        </w:r>
      </w:ins>
      <w:ins w:id="173" w:author="Kohwalter" w:date="2012-07-16T16:44:00Z">
        <w:r w:rsidR="000D2BA4">
          <w:t>.</w:t>
        </w:r>
      </w:ins>
      <w:ins w:id="174" w:author="Kohwalter" w:date="2012-07-16T16:47:00Z">
        <w:r w:rsidR="000D2BA4">
          <w:t xml:space="preserve"> </w:t>
        </w:r>
      </w:ins>
      <w:r>
        <w:t>When an employee has both roles filled, the player or the staff manager decides the rates for each role. In other words, 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commentRangeEnd w:id="166"/>
      <w:r w:rsidR="00AF03B9">
        <w:rPr>
          <w:rStyle w:val="CommentReference"/>
        </w:rPr>
        <w:commentReference w:id="166"/>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262D2A">
        <w:fldChar w:fldCharType="begin"/>
      </w:r>
      <w:r w:rsidR="002A4745">
        <w:instrText xml:space="preserve"> REF _Ref329011622 \h </w:instrText>
      </w:r>
      <w:r w:rsidR="00262D2A">
        <w:fldChar w:fldCharType="separate"/>
      </w:r>
      <w:r w:rsidR="0088561C">
        <w:t xml:space="preserve">Figure </w:t>
      </w:r>
      <w:r w:rsidR="0088561C">
        <w:rPr>
          <w:noProof/>
        </w:rPr>
        <w:t>8</w:t>
      </w:r>
      <w:r w:rsidR="00262D2A">
        <w:fldChar w:fldCharType="end"/>
      </w:r>
      <w:r>
        <w:t xml:space="preserve"> illustrates an example of such decision tree, belonging to the analyst role</w:t>
      </w:r>
      <w:r w:rsidR="009F7F31">
        <w:t xml:space="preserve"> and </w:t>
      </w:r>
      <w:fldSimple w:instr=" REF _Ref327112232 \h  \* MERGEFORMAT ">
        <w:r w:rsidR="0088561C">
          <w:t xml:space="preserve">Figure </w:t>
        </w:r>
        <w:r w:rsidR="0088561C">
          <w:rPr>
            <w:noProof/>
          </w:rPr>
          <w:t>7</w:t>
        </w:r>
      </w:fldSimple>
      <w:r w:rsidR="009F7F31">
        <w:t xml:space="preserve"> illustrates the external reasons</w:t>
      </w:r>
      <w:r>
        <w:t>.</w:t>
      </w:r>
    </w:p>
    <w:p w:rsidR="000106C4" w:rsidRDefault="00C23DD6" w:rsidP="00BF4585">
      <w:pPr>
        <w:ind w:right="0"/>
        <w:jc w:val="both"/>
        <w:sectPr w:rsidR="000106C4" w:rsidSect="00CB0C60">
          <w:type w:val="continuous"/>
          <w:pgSz w:w="11909" w:h="16834" w:code="9"/>
          <w:pgMar w:top="1138" w:right="1138" w:bottom="1411" w:left="1411" w:header="720" w:footer="720" w:gutter="0"/>
          <w:cols w:num="2" w:space="461"/>
          <w:docGrid w:linePitch="360"/>
        </w:sectPr>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 Other tasks can also produce actions for storage, such as hiring and firing an employee, training, player choices and decisions.</w:t>
      </w:r>
    </w:p>
    <w:p w:rsidR="007B5BD2" w:rsidRDefault="007B5BD2" w:rsidP="007B5BD2">
      <w:pPr>
        <w:keepNext/>
        <w:ind w:right="0"/>
        <w:jc w:val="center"/>
      </w:pPr>
      <w:r w:rsidRPr="007B5BD2">
        <w:rPr>
          <w:noProof/>
        </w:rPr>
        <w:lastRenderedPageBreak/>
        <w:drawing>
          <wp:inline distT="0" distB="0" distL="0" distR="0">
            <wp:extent cx="5876925" cy="4095750"/>
            <wp:effectExtent l="0" t="0" r="0" b="0"/>
            <wp:docPr id="1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7B5BD2" w:rsidRDefault="007B5BD2" w:rsidP="00560A0C">
      <w:pPr>
        <w:pStyle w:val="Caption"/>
        <w:jc w:val="center"/>
        <w:sectPr w:rsidR="007B5BD2" w:rsidSect="007B5BD2">
          <w:type w:val="continuous"/>
          <w:pgSz w:w="11909" w:h="16834" w:code="9"/>
          <w:pgMar w:top="1138" w:right="1138" w:bottom="1411" w:left="1411" w:header="720" w:footer="720" w:gutter="0"/>
          <w:cols w:space="461"/>
          <w:docGrid w:linePitch="360"/>
        </w:sectPr>
      </w:pPr>
      <w:bookmarkStart w:id="175" w:name="_Ref329011622"/>
      <w:r>
        <w:t xml:space="preserve">Figure </w:t>
      </w:r>
      <w:fldSimple w:instr=" SEQ Figure \* ARABIC ">
        <w:r w:rsidR="0088561C">
          <w:rPr>
            <w:noProof/>
          </w:rPr>
          <w:t>8</w:t>
        </w:r>
      </w:fldSimple>
      <w:bookmarkEnd w:id="175"/>
      <w:r>
        <w:t>: Analyst Decision Tree Example</w:t>
      </w:r>
      <w:r w:rsidR="0088204A">
        <w:t xml:space="preserve">. Orange boxes </w:t>
      </w:r>
      <w:r w:rsidR="006B4483">
        <w:t>represent</w:t>
      </w:r>
      <w:r w:rsidR="0088204A">
        <w:t xml:space="preserve"> </w:t>
      </w:r>
      <w:r w:rsidR="006B4483">
        <w:t>end nodes</w:t>
      </w:r>
      <w:r w:rsidR="00C808AF">
        <w:t xml:space="preserve"> (</w:t>
      </w:r>
      <w:r w:rsidR="006B4483">
        <w:t>tasks</w:t>
      </w:r>
      <w:r w:rsidR="00C808AF">
        <w:t>)</w:t>
      </w:r>
      <w:r w:rsidR="0088204A">
        <w:t xml:space="preserve">. </w:t>
      </w:r>
      <w:r w:rsidR="000B0602">
        <w:t>Red</w:t>
      </w:r>
      <w:r w:rsidR="0088204A">
        <w:t xml:space="preserve"> boxes are </w:t>
      </w:r>
      <w:r w:rsidR="00560A0C">
        <w:t xml:space="preserve">value </w:t>
      </w:r>
      <w:r w:rsidR="0088204A">
        <w:t>evaluation. Green lines represent probabilistic paths</w:t>
      </w:r>
      <w:r w:rsidR="001B680B">
        <w:t xml:space="preserve"> and</w:t>
      </w:r>
      <w:r w:rsidR="00560A0C">
        <w:t xml:space="preserve"> </w:t>
      </w:r>
      <w:r w:rsidR="001B680B">
        <w:t>b</w:t>
      </w:r>
      <w:r w:rsidR="00560A0C">
        <w:t>lue lines are decision paths.</w:t>
      </w:r>
    </w:p>
    <w:p w:rsidR="00BC3E87" w:rsidRDefault="006F27F9" w:rsidP="00F75F1F">
      <w:pPr>
        <w:pStyle w:val="Heading2"/>
        <w:ind w:right="0"/>
      </w:pPr>
      <w:commentRangeStart w:id="176"/>
      <w:r>
        <w:lastRenderedPageBreak/>
        <w:t xml:space="preserve">Information </w:t>
      </w:r>
      <w:commentRangeEnd w:id="176"/>
      <w:r w:rsidR="00B46F25">
        <w:rPr>
          <w:rStyle w:val="CommentReference"/>
          <w:rFonts w:ascii="Times New Roman" w:eastAsiaTheme="minorHAnsi" w:hAnsi="Times New Roman" w:cs="Times New Roman"/>
          <w:b w:val="0"/>
          <w:bCs w:val="0"/>
        </w:rPr>
        <w:commentReference w:id="176"/>
      </w:r>
      <w:r>
        <w:t>Structure</w:t>
      </w:r>
    </w:p>
    <w:p w:rsidR="00F51C3F" w:rsidRDefault="007772EC" w:rsidP="00834802">
      <w:pPr>
        <w:ind w:right="0"/>
        <w:jc w:val="both"/>
      </w:pPr>
      <w:r>
        <w:t xml:space="preserve">The information </w:t>
      </w:r>
      <w:r w:rsidR="00CA2056">
        <w:t>structure</w:t>
      </w:r>
      <w:r>
        <w:t xml:space="preserve"> used on SDM is similar to the one explained in section </w:t>
      </w:r>
      <w:fldSimple w:instr=" REF _Ref329009903 \n \h  \* MERGEFORMAT ">
        <w:r w:rsidR="0088561C">
          <w:t>3.4</w:t>
        </w:r>
      </w:fldSimple>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r w:rsidR="00262D2A">
        <w:fldChar w:fldCharType="begin"/>
      </w:r>
      <w:r>
        <w:instrText xml:space="preserve"> REF _Ref329010143 \h </w:instrText>
      </w:r>
      <w:r w:rsidR="00262D2A">
        <w:fldChar w:fldCharType="separate"/>
      </w:r>
      <w:r w:rsidR="0088561C">
        <w:t xml:space="preserve">Figure </w:t>
      </w:r>
      <w:r w:rsidR="0088561C">
        <w:rPr>
          <w:noProof/>
        </w:rPr>
        <w:t>9</w:t>
      </w:r>
      <w:r w:rsidR="00262D2A">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as any external </w:t>
      </w:r>
      <w:commentRangeStart w:id="177"/>
      <w:r>
        <w:t>influences</w:t>
      </w:r>
      <w:commentRangeEnd w:id="177"/>
      <w:r w:rsidR="00B46F25">
        <w:rPr>
          <w:rStyle w:val="CommentReference"/>
        </w:rPr>
        <w:commentReference w:id="177"/>
      </w:r>
      <w:r>
        <w:t>, and a description of the decision tree path taken to generate the action.</w:t>
      </w:r>
      <w:r w:rsidR="00B57D1F">
        <w:t xml:space="preserve"> </w:t>
      </w:r>
    </w:p>
    <w:p w:rsidR="001D622D" w:rsidRDefault="001D622D" w:rsidP="00834802">
      <w:pPr>
        <w:ind w:right="0"/>
        <w:jc w:val="both"/>
      </w:pPr>
      <w:r>
        <w:tab/>
        <w:t>As said, all actions are grouped in the owner list, meaning at each employee ha</w:t>
      </w:r>
      <w:r w:rsidR="00B46F25">
        <w:t>s</w:t>
      </w:r>
      <w:r>
        <w:t xml:space="preserve"> a list of actions. The player also ha</w:t>
      </w:r>
      <w:r w:rsidR="00B46F25">
        <w:t>s</w:t>
      </w:r>
      <w:r>
        <w:t xml:space="preserve"> a list of all actions performed.  </w:t>
      </w:r>
      <w:fldSimple w:instr=" REF _Ref329010710 \h  \* MERGEFORMAT ">
        <w:r w:rsidR="0088561C">
          <w:t xml:space="preserve">Figure </w:t>
        </w:r>
        <w:r w:rsidR="0088561C">
          <w:rPr>
            <w:noProof/>
          </w:rPr>
          <w:t>10</w:t>
        </w:r>
      </w:fldSimple>
      <w:r>
        <w:t xml:space="preserve"> illustrates the information organization for </w:t>
      </w:r>
      <w:r w:rsidR="00B46F25">
        <w:t xml:space="preserve">a </w:t>
      </w:r>
      <w:r>
        <w:t xml:space="preserve">project, showing all the employees involved in it and the details of the project. </w:t>
      </w:r>
    </w:p>
    <w:p w:rsidR="007772EC" w:rsidRDefault="00B14C8C" w:rsidP="007772EC">
      <w:pPr>
        <w:keepNext/>
        <w:ind w:right="0"/>
        <w:jc w:val="center"/>
      </w:pPr>
      <w:r>
        <w:rPr>
          <w:noProof/>
        </w:rPr>
        <w:drawing>
          <wp:inline distT="0" distB="0" distL="0" distR="0">
            <wp:extent cx="2820670" cy="2268855"/>
            <wp:effectExtent l="19050" t="0" r="0" b="0"/>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srcRect/>
                    <a:stretch>
                      <a:fillRect/>
                    </a:stretch>
                  </pic:blipFill>
                  <pic:spPr bwMode="auto">
                    <a:xfrm>
                      <a:off x="0" y="0"/>
                      <a:ext cx="2820670" cy="2268855"/>
                    </a:xfrm>
                    <a:prstGeom prst="rect">
                      <a:avLst/>
                    </a:prstGeom>
                    <a:noFill/>
                    <a:ln w="9525">
                      <a:noFill/>
                      <a:miter lim="800000"/>
                      <a:headEnd/>
                      <a:tailEnd/>
                    </a:ln>
                  </pic:spPr>
                </pic:pic>
              </a:graphicData>
            </a:graphic>
          </wp:inline>
        </w:drawing>
      </w:r>
    </w:p>
    <w:p w:rsidR="005F35AD" w:rsidRDefault="007772EC" w:rsidP="005F35AD">
      <w:pPr>
        <w:pStyle w:val="Caption"/>
        <w:jc w:val="center"/>
      </w:pPr>
      <w:bookmarkStart w:id="178" w:name="_Ref329010143"/>
      <w:r>
        <w:t xml:space="preserve">Figure </w:t>
      </w:r>
      <w:fldSimple w:instr=" SEQ Figure \* ARABIC ">
        <w:r w:rsidR="0088561C">
          <w:rPr>
            <w:noProof/>
          </w:rPr>
          <w:t>9</w:t>
        </w:r>
      </w:fldSimple>
      <w:bookmarkEnd w:id="178"/>
      <w:r>
        <w:t>: Action details</w:t>
      </w:r>
    </w:p>
    <w:p w:rsidR="005F35AD" w:rsidRDefault="00B14C8C" w:rsidP="005F35AD">
      <w:pPr>
        <w:pStyle w:val="Caption"/>
        <w:jc w:val="center"/>
      </w:pPr>
      <w:r>
        <w:rPr>
          <w:noProof/>
        </w:rPr>
        <w:drawing>
          <wp:inline distT="0" distB="0" distL="0" distR="0">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r>
        <w:rPr>
          <w:rStyle w:val="CommentReference"/>
          <w:b w:val="0"/>
          <w:bCs w:val="0"/>
        </w:rPr>
        <w:commentReference w:id="179"/>
      </w:r>
      <w:r w:rsidR="00B46F25">
        <w:rPr>
          <w:rStyle w:val="CommentReference"/>
          <w:b w:val="0"/>
          <w:bCs w:val="0"/>
        </w:rPr>
        <w:commentReference w:id="180"/>
      </w:r>
    </w:p>
    <w:p w:rsidR="00834802" w:rsidRDefault="001124A2" w:rsidP="007B5BD2">
      <w:pPr>
        <w:pStyle w:val="Caption"/>
        <w:jc w:val="center"/>
      </w:pPr>
      <w:bookmarkStart w:id="181" w:name="_Ref329010710"/>
      <w:r>
        <w:t xml:space="preserve">Figure </w:t>
      </w:r>
      <w:fldSimple w:instr=" SEQ Figure \* ARABIC ">
        <w:r w:rsidR="0088561C">
          <w:rPr>
            <w:noProof/>
          </w:rPr>
          <w:t>10</w:t>
        </w:r>
      </w:fldSimple>
      <w:bookmarkEnd w:id="181"/>
      <w:r>
        <w:t>: Information Organization</w:t>
      </w:r>
    </w:p>
    <w:p w:rsidR="001D622D" w:rsidRPr="001D622D" w:rsidRDefault="001D622D" w:rsidP="001D622D">
      <w:pPr>
        <w:ind w:right="0"/>
        <w:jc w:val="both"/>
      </w:pPr>
      <w:r>
        <w:lastRenderedPageBreak/>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t xml:space="preserve">in </w:t>
      </w:r>
      <w:fldSimple w:instr=" REF _Ref329010143 \h  \* MERGEFORMAT ">
        <w:r w:rsidR="0088561C">
          <w:t xml:space="preserve">Figure </w:t>
        </w:r>
        <w:r w:rsidR="0088561C">
          <w:rPr>
            <w:noProof/>
          </w:rPr>
          <w:t>9</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del w:id="182" w:author="Kohwalter" w:date="2012-07-16T18:36:00Z">
        <w:r w:rsidDel="00C61F8C">
          <w:delText>. However, the data need</w:delText>
        </w:r>
        <w:r w:rsidR="008B56D7" w:rsidDel="00C61F8C">
          <w:delText>s</w:delText>
        </w:r>
        <w:r w:rsidDel="00C61F8C">
          <w:delText xml:space="preserve"> to pass through some changes to</w:delText>
        </w:r>
        <w:r w:rsidR="00806218" w:rsidDel="00C61F8C">
          <w:delText xml:space="preserve"> </w:delText>
        </w:r>
      </w:del>
      <w:ins w:id="183" w:author="Kohwalter" w:date="2012-07-16T18:36:00Z">
        <w:r w:rsidR="00C61F8C">
          <w:t xml:space="preserve">, which will </w:t>
        </w:r>
      </w:ins>
      <w:commentRangeStart w:id="184"/>
      <w:r w:rsidR="00806218">
        <w:t xml:space="preserve">remove unnecessary information, </w:t>
      </w:r>
      <w:r>
        <w:t>duplicate actions</w:t>
      </w:r>
      <w:r w:rsidR="00806218">
        <w:t xml:space="preserve"> or similar ones</w:t>
      </w:r>
      <w:commentRangeEnd w:id="184"/>
      <w:r w:rsidR="008B56D7">
        <w:rPr>
          <w:rStyle w:val="CommentReference"/>
        </w:rPr>
        <w:commentReference w:id="184"/>
      </w:r>
      <w:ins w:id="185" w:author="Kohwalter" w:date="2012-07-16T18:36:00Z">
        <w:r w:rsidR="00C61F8C">
          <w:t xml:space="preserve"> by inference rules</w:t>
        </w:r>
      </w:ins>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influenced by other actions, like 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 xml:space="preserve">essential for understanding why something happened the way it did. </w:t>
      </w:r>
      <w:commentRangeStart w:id="186"/>
      <w:r w:rsidR="00C07FE2">
        <w:t>This refined action graph can be displayed for the player by external tools designed for graph display, aiding visually the analysis</w:t>
      </w:r>
      <w:commentRangeEnd w:id="186"/>
      <w:r w:rsidR="00322FBA">
        <w:rPr>
          <w:rStyle w:val="CommentReference"/>
        </w:rPr>
        <w:commentReference w:id="186"/>
      </w:r>
      <w:r w:rsidR="00C07FE2">
        <w:t>.</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 xml:space="preserve">that influenced the </w:t>
      </w:r>
      <w:r>
        <w:lastRenderedPageBreak/>
        <w:t>outcome, aiding the player to understand why it happened the way it did.</w:t>
      </w:r>
    </w:p>
    <w:p w:rsidR="00E27AC1" w:rsidRPr="00343160" w:rsidRDefault="00E27AC1" w:rsidP="00FE634C">
      <w:pPr>
        <w:ind w:right="0"/>
        <w:jc w:val="both"/>
      </w:pPr>
      <w:r>
        <w:tab/>
        <w:t>This paper also show</w:t>
      </w:r>
      <w:r w:rsidR="00322FBA">
        <w:t>ed</w:t>
      </w:r>
      <w:r>
        <w:t xml:space="preserve"> a game in which </w:t>
      </w:r>
      <w:del w:id="187" w:author="Kohwalter" w:date="2012-07-16T19:06:00Z">
        <w:r w:rsidDel="00193632">
          <w:delText xml:space="preserve">this </w:delText>
        </w:r>
      </w:del>
      <w:ins w:id="188" w:author="Kohwalter" w:date="2012-07-16T19:06:00Z">
        <w:r w:rsidR="00193632">
          <w:t xml:space="preserve">our proposed </w:t>
        </w:r>
      </w:ins>
      <w:r>
        <w:t xml:space="preserve">framework was </w:t>
      </w:r>
      <w:r w:rsidR="00322FBA">
        <w:t>instantiated</w:t>
      </w:r>
      <w:r>
        <w:t xml:space="preserve">, collecting the necessary information for post analysis using provenance. However, </w:t>
      </w:r>
      <w:ins w:id="189" w:author="Kohwalter" w:date="2012-07-16T19:12:00Z">
        <w:r w:rsidR="00A34E51">
          <w:t>due to the complexity of data mining</w:t>
        </w:r>
      </w:ins>
      <w:commentRangeStart w:id="190"/>
      <w:del w:id="191" w:author="Kohwalter" w:date="2012-07-16T19:13:00Z">
        <w:r w:rsidDel="00A34E51">
          <w:delText>due to time constraints</w:delText>
        </w:r>
        <w:commentRangeEnd w:id="190"/>
        <w:r w:rsidR="00322FBA" w:rsidDel="00A34E51">
          <w:rPr>
            <w:rStyle w:val="CommentReference"/>
          </w:rPr>
          <w:commentReference w:id="190"/>
        </w:r>
      </w:del>
      <w:r>
        <w:t xml:space="preserve">, </w:t>
      </w:r>
      <w:commentRangeStart w:id="192"/>
      <w:r>
        <w:t xml:space="preserve">the usage of provenance </w:t>
      </w:r>
      <w:del w:id="193" w:author="Kohwalter" w:date="2012-07-16T19:13:00Z">
        <w:r w:rsidR="00517D32" w:rsidDel="00A34E51">
          <w:delText xml:space="preserve">and data mining </w:delText>
        </w:r>
        <w:r w:rsidDel="00A34E51">
          <w:delText>w</w:delText>
        </w:r>
        <w:r w:rsidR="00517D32" w:rsidDel="00A34E51">
          <w:delText>ere</w:delText>
        </w:r>
      </w:del>
      <w:ins w:id="194" w:author="Kohwalter" w:date="2012-07-16T19:13:00Z">
        <w:r w:rsidR="00A34E51">
          <w:t>was</w:t>
        </w:r>
      </w:ins>
      <w:r>
        <w:t xml:space="preserve"> not executed,  but </w:t>
      </w:r>
      <w:del w:id="195" w:author="Kohwalter" w:date="2012-07-16T19:13:00Z">
        <w:r w:rsidR="00517D32" w:rsidDel="00A34E51">
          <w:delText>they are</w:delText>
        </w:r>
      </w:del>
      <w:ins w:id="196" w:author="Kohwalter" w:date="2012-07-16T19:13:00Z">
        <w:r w:rsidR="00A34E51">
          <w:t>is</w:t>
        </w:r>
      </w:ins>
      <w:r>
        <w:t xml:space="preserve"> planned </w:t>
      </w:r>
      <w:r w:rsidR="00517D32">
        <w:t>as</w:t>
      </w:r>
      <w:r>
        <w:t xml:space="preserve"> future work</w:t>
      </w:r>
      <w:ins w:id="197" w:author="Kohwalter" w:date="2012-07-16T19:14:00Z">
        <w:r w:rsidR="00A34E51">
          <w:t>,</w:t>
        </w:r>
      </w:ins>
      <w:r>
        <w:t xml:space="preserve"> </w:t>
      </w:r>
      <w:del w:id="198" w:author="Kohwalter" w:date="2012-07-16T19:14:00Z">
        <w:r w:rsidDel="00A34E51">
          <w:delText xml:space="preserve">to </w:delText>
        </w:r>
      </w:del>
      <w:r>
        <w:t>export</w:t>
      </w:r>
      <w:ins w:id="199" w:author="Kohwalter" w:date="2012-07-16T19:14:00Z">
        <w:r w:rsidR="00A34E51">
          <w:t>ing</w:t>
        </w:r>
      </w:ins>
      <w:r>
        <w:t xml:space="preserve"> all </w:t>
      </w:r>
      <w:del w:id="200" w:author="Kohwalter" w:date="2012-07-16T19:14:00Z">
        <w:r w:rsidDel="00A34E51">
          <w:delText xml:space="preserve">the </w:delText>
        </w:r>
      </w:del>
      <w:r>
        <w:t xml:space="preserve">collected </w:t>
      </w:r>
      <w:del w:id="201" w:author="Kohwalter" w:date="2012-07-16T19:14:00Z">
        <w:r w:rsidDel="00A34E51">
          <w:delText>information</w:delText>
        </w:r>
      </w:del>
      <w:ins w:id="202" w:author="Kohwalter" w:date="2012-07-16T19:14:00Z">
        <w:r w:rsidR="00A34E51">
          <w:t>data</w:t>
        </w:r>
      </w:ins>
      <w:r>
        <w:t>, generate a graph</w:t>
      </w:r>
      <w:r w:rsidR="00322FBA">
        <w:t>,</w:t>
      </w:r>
      <w:r>
        <w:t xml:space="preserve"> and apply provenance techniques for the game analysis.</w:t>
      </w:r>
      <w:commentRangeEnd w:id="192"/>
      <w:r w:rsidR="008D0B64">
        <w:rPr>
          <w:rStyle w:val="CommentReference"/>
        </w:rPr>
        <w:commentReference w:id="192"/>
      </w:r>
    </w:p>
    <w:p w:rsidR="00EF2A2B" w:rsidRPr="00343160" w:rsidRDefault="00EF2A2B" w:rsidP="00343160">
      <w:pPr>
        <w:pStyle w:val="Heading1"/>
        <w:numPr>
          <w:ilvl w:val="0"/>
          <w:numId w:val="0"/>
        </w:numPr>
        <w:ind w:right="0"/>
      </w:pPr>
      <w:r w:rsidRPr="00343160">
        <w:rPr>
          <w:rFonts w:eastAsia="Times New Roman"/>
        </w:rPr>
        <w:t>Acknowledgements</w:t>
      </w:r>
    </w:p>
    <w:p w:rsidR="006275E2" w:rsidRDefault="00322FBA" w:rsidP="00F75F1F">
      <w:pPr>
        <w:ind w:right="0"/>
      </w:pPr>
      <w:r>
        <w:t>We</w:t>
      </w:r>
      <w:r w:rsidR="00C86EDD">
        <w:t xml:space="preserve"> would like to thank</w:t>
      </w:r>
      <w:r>
        <w:t xml:space="preserve"> </w:t>
      </w:r>
      <w:proofErr w:type="spellStart"/>
      <w:r>
        <w:t>CNPq</w:t>
      </w:r>
      <w:proofErr w:type="spellEnd"/>
      <w:del w:id="203" w:author="Kohwalter" w:date="2012-07-16T13:11:00Z">
        <w:r w:rsidDel="00373C2A">
          <w:delText xml:space="preserve"> and</w:delText>
        </w:r>
      </w:del>
      <w:ins w:id="204" w:author="Kohwalter" w:date="2012-07-16T13:11:00Z">
        <w:r w:rsidR="00373C2A">
          <w:t>,</w:t>
        </w:r>
      </w:ins>
      <w:r>
        <w:t xml:space="preserve"> FAPERJ</w:t>
      </w:r>
      <w:ins w:id="205" w:author="Kohwalter" w:date="2012-07-16T13:11:00Z">
        <w:r w:rsidR="00373C2A">
          <w:t xml:space="preserve"> and CAPES</w:t>
        </w:r>
      </w:ins>
      <w:r w:rsidR="00C86EDD">
        <w:t xml:space="preserve"> for the financial support.</w:t>
      </w:r>
    </w:p>
    <w:p w:rsidR="00F7156D" w:rsidRPr="00F7156D" w:rsidRDefault="00F7156D" w:rsidP="00343160">
      <w:pPr>
        <w:pStyle w:val="Heading1"/>
        <w:numPr>
          <w:ilvl w:val="0"/>
          <w:numId w:val="0"/>
        </w:numPr>
        <w:ind w:right="0"/>
      </w:pPr>
      <w:commentRangeStart w:id="206"/>
      <w:commentRangeStart w:id="207"/>
      <w:r>
        <w:t>References</w:t>
      </w:r>
      <w:commentRangeEnd w:id="206"/>
      <w:r w:rsidR="00FF6432">
        <w:rPr>
          <w:rStyle w:val="CommentReference"/>
          <w:rFonts w:ascii="Times New Roman" w:eastAsiaTheme="minorHAnsi" w:hAnsi="Times New Roman" w:cs="Times New Roman"/>
          <w:b w:val="0"/>
          <w:bCs w:val="0"/>
        </w:rPr>
        <w:commentReference w:id="206"/>
      </w:r>
      <w:commentRangeEnd w:id="207"/>
      <w:r w:rsidR="00446950">
        <w:rPr>
          <w:rStyle w:val="CommentReference"/>
          <w:rFonts w:ascii="Times New Roman" w:eastAsiaTheme="minorHAnsi" w:hAnsi="Times New Roman" w:cs="Times New Roman"/>
          <w:b w:val="0"/>
          <w:bCs w:val="0"/>
        </w:rPr>
        <w:commentReference w:id="207"/>
      </w:r>
    </w:p>
    <w:p w:rsidR="0037335E" w:rsidRPr="0037335E" w:rsidRDefault="00262D2A" w:rsidP="0037335E">
      <w:pPr>
        <w:pStyle w:val="Bibliography"/>
      </w:pPr>
      <w:r>
        <w:fldChar w:fldCharType="begin"/>
      </w:r>
      <w:r w:rsidR="0037335E">
        <w:instrText xml:space="preserve"> ADDIN ZOTERO_BIBL {"custom":[]} CSL_BIBLIOGRAPHY </w:instrText>
      </w:r>
      <w:r>
        <w:fldChar w:fldCharType="separate"/>
      </w:r>
      <w:r w:rsidR="0037335E" w:rsidRPr="0037335E">
        <w:t xml:space="preserve">Andersen, E. et al., 2010. Gameplay analysis through state projection. </w:t>
      </w:r>
      <w:r w:rsidR="0037335E" w:rsidRPr="0037335E">
        <w:rPr>
          <w:i/>
          <w:iCs/>
        </w:rPr>
        <w:t>In: ACM Press</w:t>
      </w:r>
      <w:r w:rsidR="0037335E" w:rsidRPr="0037335E">
        <w:t>, pp.1–8.</w:t>
      </w:r>
    </w:p>
    <w:p w:rsidR="0037335E" w:rsidRPr="0037335E" w:rsidRDefault="0037335E" w:rsidP="0037335E">
      <w:pPr>
        <w:pStyle w:val="Bibliography"/>
      </w:pPr>
      <w:r w:rsidRPr="0037335E">
        <w:t xml:space="preserve">Baker, A., Navarro, E. and van der Hoek, A., 2003. Problems and Programmers: An Educational Software Engineering Card Game. </w:t>
      </w:r>
      <w:r w:rsidRPr="0037335E">
        <w:rPr>
          <w:i/>
          <w:iCs/>
        </w:rPr>
        <w:t>In: International Conference on Software Engineering</w:t>
      </w:r>
      <w:r w:rsidRPr="0037335E">
        <w:t>, pp.614–621.</w:t>
      </w:r>
    </w:p>
    <w:p w:rsidR="0037335E" w:rsidRPr="0037335E" w:rsidRDefault="0037335E" w:rsidP="0037335E">
      <w:pPr>
        <w:pStyle w:val="Bibliography"/>
      </w:pPr>
      <w:r w:rsidRPr="0037335E">
        <w:t xml:space="preserve">Chialvo, D.R. and Bak, P., 1999. Learning from mistakes. </w:t>
      </w:r>
      <w:r w:rsidRPr="0037335E">
        <w:rPr>
          <w:i/>
          <w:iCs/>
        </w:rPr>
        <w:t>Neuroscience</w:t>
      </w:r>
      <w:r w:rsidRPr="0037335E">
        <w:t>, v. 90(4), pp.1137–1148.</w:t>
      </w:r>
    </w:p>
    <w:p w:rsidR="0037335E" w:rsidRPr="0037335E" w:rsidRDefault="0037335E" w:rsidP="0037335E">
      <w:pPr>
        <w:pStyle w:val="Bibliography"/>
      </w:pPr>
      <w:r w:rsidRPr="0037335E">
        <w:t xml:space="preserve">Clark, G., 1950. The organization of behavior: A neuropsychological theory. </w:t>
      </w:r>
      <w:r w:rsidRPr="0037335E">
        <w:rPr>
          <w:i/>
          <w:iCs/>
        </w:rPr>
        <w:t>The Journal of Comparative Neurology</w:t>
      </w:r>
      <w:r w:rsidRPr="0037335E">
        <w:t>, v. 93(3), pp.459–460.</w:t>
      </w:r>
    </w:p>
    <w:p w:rsidR="0037335E" w:rsidRPr="0037335E" w:rsidRDefault="0037335E" w:rsidP="0037335E">
      <w:pPr>
        <w:pStyle w:val="Bibliography"/>
      </w:pPr>
      <w:r w:rsidRPr="0037335E">
        <w:t xml:space="preserve">Consalvo, M. and Dutton, N., 2006. Game analysis: Developing a methodological toolkit for the qualitative study of games. </w:t>
      </w:r>
      <w:r w:rsidRPr="0037335E">
        <w:rPr>
          <w:i/>
          <w:iCs/>
        </w:rPr>
        <w:t>In: Game Studies</w:t>
      </w:r>
      <w:r w:rsidRPr="0037335E">
        <w:t>, v. 6.</w:t>
      </w:r>
    </w:p>
    <w:p w:rsidR="0037335E" w:rsidRPr="0037335E" w:rsidRDefault="0037335E" w:rsidP="0037335E">
      <w:pPr>
        <w:pStyle w:val="Bibliography"/>
        <w:rPr>
          <w:lang w:val="pt-BR"/>
        </w:rPr>
      </w:pPr>
      <w:r w:rsidRPr="0037335E">
        <w:t xml:space="preserve">Dantas, A., Barros, M. and Werner, C., 2004. </w:t>
      </w:r>
      <w:r w:rsidRPr="0037335E">
        <w:rPr>
          <w:lang w:val="pt-BR"/>
        </w:rPr>
        <w:t xml:space="preserve">Treinamento Experimental com Jogos de Simulação para Gerentes de Projeto de Software. </w:t>
      </w:r>
      <w:r w:rsidRPr="0037335E">
        <w:rPr>
          <w:i/>
          <w:iCs/>
          <w:lang w:val="pt-BR"/>
        </w:rPr>
        <w:t>In: Simpósio Brasileiro de Engenharia Software</w:t>
      </w:r>
      <w:r w:rsidRPr="0037335E">
        <w:rPr>
          <w:lang w:val="pt-BR"/>
        </w:rPr>
        <w:t>, v. 18, pp.23–38.</w:t>
      </w:r>
    </w:p>
    <w:p w:rsidR="0037335E" w:rsidRPr="0037335E" w:rsidRDefault="0037335E" w:rsidP="0037335E">
      <w:pPr>
        <w:pStyle w:val="Bibliography"/>
        <w:rPr>
          <w:lang w:val="pt-BR"/>
        </w:rPr>
      </w:pPr>
      <w:r w:rsidRPr="0037335E">
        <w:rPr>
          <w:lang w:val="pt-BR"/>
        </w:rPr>
        <w:t xml:space="preserve">Figueiredo, K. et al., 2010. Jogo de Estratégia de Gerência de Configuração. </w:t>
      </w:r>
      <w:r w:rsidRPr="0037335E">
        <w:rPr>
          <w:i/>
          <w:iCs/>
          <w:lang w:val="pt-BR"/>
        </w:rPr>
        <w:t>In: III Fórum de Educação em Engenharia de Software</w:t>
      </w:r>
      <w:r w:rsidRPr="0037335E">
        <w:rPr>
          <w:lang w:val="pt-BR"/>
        </w:rPr>
        <w:t>.</w:t>
      </w:r>
    </w:p>
    <w:p w:rsidR="0037335E" w:rsidRPr="0037335E" w:rsidRDefault="0037335E" w:rsidP="0037335E">
      <w:pPr>
        <w:pStyle w:val="Bibliography"/>
      </w:pPr>
      <w:r w:rsidRPr="0037335E">
        <w:rPr>
          <w:lang w:val="pt-BR"/>
        </w:rPr>
        <w:t xml:space="preserve">Higgins, T., 2010. </w:t>
      </w:r>
      <w:r w:rsidRPr="0037335E">
        <w:t>Unity - 3D Game Engine. Available at: http://unity3d.com/ [Accessed May 5, 2011].</w:t>
      </w:r>
    </w:p>
    <w:p w:rsidR="0037335E" w:rsidRPr="0037335E" w:rsidRDefault="0037335E" w:rsidP="0037335E">
      <w:pPr>
        <w:pStyle w:val="Bibliography"/>
        <w:rPr>
          <w:lang w:val="pt-BR"/>
        </w:rPr>
      </w:pPr>
      <w:r w:rsidRPr="0037335E">
        <w:lastRenderedPageBreak/>
        <w:t xml:space="preserve">Kohwalter, T., Clua, E. and Murta, L., 2011. SDM – An Educational Game for Software Engineering. </w:t>
      </w:r>
      <w:r w:rsidRPr="0037335E">
        <w:rPr>
          <w:i/>
          <w:iCs/>
          <w:lang w:val="pt-BR"/>
        </w:rPr>
        <w:t>In: X Simpósio Brasileiro de Games e Entretenimento Digital</w:t>
      </w:r>
      <w:r w:rsidRPr="0037335E">
        <w:rPr>
          <w:lang w:val="pt-BR"/>
        </w:rPr>
        <w:t>, pp.1–10.</w:t>
      </w:r>
    </w:p>
    <w:p w:rsidR="0037335E" w:rsidRPr="0037335E" w:rsidRDefault="0037335E" w:rsidP="0037335E">
      <w:pPr>
        <w:pStyle w:val="Bibliography"/>
      </w:pPr>
      <w:r w:rsidRPr="0037335E">
        <w:t xml:space="preserve">Moreau, L. et al., 2011. The Open Provenance Model core specification (v1.1). </w:t>
      </w:r>
      <w:r w:rsidRPr="0037335E">
        <w:rPr>
          <w:i/>
          <w:iCs/>
        </w:rPr>
        <w:t>In: Future Generation Computer Systems</w:t>
      </w:r>
      <w:r w:rsidRPr="0037335E">
        <w:t>, v. 27(6), pp.743–756.</w:t>
      </w:r>
    </w:p>
    <w:p w:rsidR="0037335E" w:rsidRPr="0037335E" w:rsidRDefault="0037335E" w:rsidP="0037335E">
      <w:pPr>
        <w:pStyle w:val="Bibliography"/>
      </w:pPr>
      <w:r w:rsidRPr="0037335E">
        <w:t xml:space="preserve">Moret, B., 1982. Decision Trees and Diagrams. </w:t>
      </w:r>
      <w:r w:rsidRPr="0037335E">
        <w:rPr>
          <w:i/>
          <w:iCs/>
        </w:rPr>
        <w:t>In: ACM Computing Surveys (CSUR)</w:t>
      </w:r>
      <w:r w:rsidRPr="0037335E">
        <w:t>, v. 14(4), pp.593–623.</w:t>
      </w:r>
    </w:p>
    <w:p w:rsidR="0037335E" w:rsidRPr="0037335E" w:rsidRDefault="0037335E" w:rsidP="0037335E">
      <w:pPr>
        <w:pStyle w:val="Bibliography"/>
      </w:pPr>
      <w:r w:rsidRPr="0037335E">
        <w:t xml:space="preserve">Navarro, E. and van der Hoek, A., 2004. SIMSE: An Interactive Simulation Game for Software Engineering Education. </w:t>
      </w:r>
      <w:r w:rsidRPr="0037335E">
        <w:rPr>
          <w:i/>
          <w:iCs/>
        </w:rPr>
        <w:t>In: Proceeding of CATE</w:t>
      </w:r>
      <w:r w:rsidRPr="0037335E">
        <w:t>, p.233–233.</w:t>
      </w:r>
    </w:p>
    <w:p w:rsidR="0037335E" w:rsidRPr="0037335E" w:rsidRDefault="0037335E" w:rsidP="0037335E">
      <w:pPr>
        <w:pStyle w:val="Bibliography"/>
      </w:pPr>
      <w:r w:rsidRPr="0037335E">
        <w:t xml:space="preserve">Warren, C., 2011. Game Analysis Using Resource-Infrastructure-Action Flow. </w:t>
      </w:r>
      <w:r w:rsidRPr="0037335E">
        <w:rPr>
          <w:i/>
          <w:iCs/>
        </w:rPr>
        <w:t>Ficial</w:t>
      </w:r>
      <w:r w:rsidRPr="0037335E">
        <w:t>. Available at: http://ficial.wordpress.com/2011/10/23/game-analysis-using-resource-infrastructure-action-flow/ [Accessed July 3, 2012].</w:t>
      </w:r>
    </w:p>
    <w:p w:rsidR="00CF5AD6" w:rsidRPr="007B5BD2" w:rsidRDefault="00262D2A" w:rsidP="00EC42EE">
      <w:pPr>
        <w:pStyle w:val="Bibliography"/>
      </w:pPr>
      <w:r>
        <w:fldChar w:fldCharType="end"/>
      </w:r>
    </w:p>
    <w:sectPr w:rsidR="00CF5AD6" w:rsidRPr="007B5BD2" w:rsidSect="00240C3C">
      <w:headerReference w:type="default" r:id="rId27"/>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Leonardo Gresta Paulino Murta" w:date="2012-07-16T18:40:00Z" w:initials="Leo Murta">
    <w:p w:rsidR="00971015" w:rsidRPr="00E6170D" w:rsidRDefault="00971015" w:rsidP="000B4353">
      <w:pPr>
        <w:pStyle w:val="CommentText"/>
        <w:rPr>
          <w:strike/>
          <w:lang w:val="pt-BR"/>
        </w:rPr>
      </w:pPr>
      <w:r>
        <w:rPr>
          <w:rStyle w:val="CommentReference"/>
        </w:rPr>
        <w:annotationRef/>
      </w:r>
      <w:r w:rsidRPr="00E6170D">
        <w:rPr>
          <w:strike/>
          <w:lang w:val="pt-BR"/>
        </w:rPr>
        <w:t xml:space="preserve">De uma lida aqui sobre a diferença e o uso de </w:t>
      </w:r>
      <w:proofErr w:type="spellStart"/>
      <w:r w:rsidRPr="00E6170D">
        <w:rPr>
          <w:strike/>
          <w:lang w:val="pt-BR"/>
        </w:rPr>
        <w:t>that</w:t>
      </w:r>
      <w:proofErr w:type="spellEnd"/>
      <w:r w:rsidRPr="00E6170D">
        <w:rPr>
          <w:strike/>
          <w:lang w:val="pt-BR"/>
        </w:rPr>
        <w:t xml:space="preserve"> e </w:t>
      </w:r>
      <w:proofErr w:type="spellStart"/>
      <w:r w:rsidRPr="00E6170D">
        <w:rPr>
          <w:strike/>
          <w:lang w:val="pt-BR"/>
        </w:rPr>
        <w:t>which</w:t>
      </w:r>
      <w:proofErr w:type="spellEnd"/>
      <w:r w:rsidRPr="00E6170D">
        <w:rPr>
          <w:strike/>
          <w:lang w:val="pt-BR"/>
        </w:rPr>
        <w:t xml:space="preserve">: </w:t>
      </w:r>
      <w:hyperlink r:id="rId1" w:history="1">
        <w:r w:rsidRPr="00E6170D">
          <w:rPr>
            <w:rStyle w:val="Hyperlink"/>
            <w:strike/>
            <w:lang w:val="pt-BR"/>
          </w:rPr>
          <w:t>http://grammar.ccc.commnet.edu/grammar/notorious/that.htm</w:t>
        </w:r>
      </w:hyperlink>
    </w:p>
  </w:comment>
  <w:comment w:id="21" w:author="Kohwalter" w:date="2012-07-16T13:43:00Z" w:initials="K">
    <w:p w:rsidR="00CE75E1" w:rsidRPr="00CE75E1" w:rsidRDefault="00CE75E1">
      <w:pPr>
        <w:pStyle w:val="CommentText"/>
        <w:rPr>
          <w:lang w:val="pt-BR"/>
        </w:rPr>
      </w:pPr>
      <w:r>
        <w:rPr>
          <w:rStyle w:val="CommentReference"/>
        </w:rPr>
        <w:annotationRef/>
      </w:r>
      <w:r>
        <w:rPr>
          <w:lang w:val="pt-BR"/>
        </w:rPr>
        <w:t>F</w:t>
      </w:r>
      <w:r w:rsidRPr="00CE75E1">
        <w:rPr>
          <w:lang w:val="pt-BR"/>
        </w:rPr>
        <w:t>igura</w:t>
      </w:r>
      <w:r w:rsidR="00237510">
        <w:rPr>
          <w:lang w:val="pt-BR"/>
        </w:rPr>
        <w:t>s</w:t>
      </w:r>
      <w:r w:rsidRPr="00CE75E1">
        <w:rPr>
          <w:lang w:val="pt-BR"/>
        </w:rPr>
        <w:t xml:space="preserve"> com 600% de zoom.</w:t>
      </w:r>
    </w:p>
  </w:comment>
  <w:comment w:id="29" w:author="Leonardo Gresta Paulino Murta" w:date="2012-07-16T18:40:00Z" w:initials="Leo Murta">
    <w:p w:rsidR="00971015" w:rsidRPr="00E6170D" w:rsidRDefault="00971015">
      <w:pPr>
        <w:pStyle w:val="CommentText"/>
        <w:rPr>
          <w:strike/>
          <w:lang w:val="pt-BR"/>
        </w:rPr>
      </w:pPr>
      <w:r>
        <w:rPr>
          <w:rStyle w:val="CommentReference"/>
        </w:rPr>
        <w:annotationRef/>
      </w:r>
      <w:r w:rsidRPr="00E6170D">
        <w:rPr>
          <w:strike/>
          <w:lang w:val="pt-BR"/>
        </w:rPr>
        <w:t>Não entendi.</w:t>
      </w:r>
    </w:p>
  </w:comment>
  <w:comment w:id="99" w:author="Leonardo Gresta Paulino Murta" w:date="2012-07-16T18:38:00Z" w:initials="Leo Murta">
    <w:p w:rsidR="00971015" w:rsidRPr="00F12A04" w:rsidRDefault="00971015">
      <w:pPr>
        <w:pStyle w:val="CommentText"/>
        <w:rPr>
          <w:strike/>
          <w:lang w:val="pt-BR"/>
        </w:rPr>
      </w:pPr>
      <w:r>
        <w:rPr>
          <w:rStyle w:val="CommentReference"/>
        </w:rPr>
        <w:annotationRef/>
      </w:r>
      <w:r w:rsidRPr="00F12A04">
        <w:rPr>
          <w:strike/>
          <w:lang w:val="pt-BR"/>
        </w:rPr>
        <w:t xml:space="preserve">Antes de entrar nas próximas seções, deveria ficar claro para o leitor quais são os elementos que virão pela frente. Por exemplo, </w:t>
      </w:r>
      <w:proofErr w:type="spellStart"/>
      <w:r w:rsidRPr="00F12A04">
        <w:rPr>
          <w:strike/>
          <w:lang w:val="pt-BR"/>
        </w:rPr>
        <w:t>vc</w:t>
      </w:r>
      <w:proofErr w:type="spellEnd"/>
      <w:r w:rsidRPr="00F12A04">
        <w:rPr>
          <w:strike/>
          <w:lang w:val="pt-BR"/>
        </w:rPr>
        <w:t xml:space="preserve"> fala lá na frente de “</w:t>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 mas por que é necessário ter uma árvore de ações possíveis para cada agente? Isso já deveria estar motivado.</w:t>
      </w:r>
    </w:p>
  </w:comment>
  <w:comment w:id="101" w:author="Leonardo Gresta Paulino Murta" w:date="2012-07-16T19:00:00Z" w:initials="Leo Murta">
    <w:p w:rsidR="00971015" w:rsidRPr="002A5D79" w:rsidRDefault="00971015">
      <w:pPr>
        <w:pStyle w:val="CommentText"/>
        <w:rPr>
          <w:lang w:val="pt-BR"/>
        </w:rPr>
      </w:pPr>
      <w:r>
        <w:rPr>
          <w:rStyle w:val="CommentReference"/>
        </w:rPr>
        <w:annotationRef/>
      </w:r>
      <w:r w:rsidRPr="002A5D79">
        <w:rPr>
          <w:lang w:val="pt-BR"/>
        </w:rPr>
        <w:t xml:space="preserve">Aqui um </w:t>
      </w:r>
      <w:r w:rsidRPr="009174E3">
        <w:rPr>
          <w:b/>
          <w:lang w:val="pt-BR"/>
        </w:rPr>
        <w:t>modelo de classes</w:t>
      </w:r>
      <w:r w:rsidRPr="002A5D79">
        <w:rPr>
          <w:lang w:val="pt-BR"/>
        </w:rPr>
        <w:t xml:space="preserve"> a</w:t>
      </w:r>
      <w:r>
        <w:rPr>
          <w:lang w:val="pt-BR"/>
        </w:rPr>
        <w:t>judaria bastante.</w:t>
      </w:r>
    </w:p>
  </w:comment>
  <w:comment w:id="103" w:author="Leonardo Gresta Paulino Murta" w:date="2012-07-16T18:39:00Z" w:initials="Leo Murta">
    <w:p w:rsidR="00971015" w:rsidRPr="00F12A04" w:rsidRDefault="00971015">
      <w:pPr>
        <w:pStyle w:val="CommentText"/>
        <w:rPr>
          <w:strike/>
          <w:lang w:val="pt-BR"/>
        </w:rPr>
      </w:pPr>
      <w:r>
        <w:rPr>
          <w:rStyle w:val="CommentReference"/>
        </w:rPr>
        <w:annotationRef/>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 xml:space="preserve"> é a “tecnologia” que estamos usando para registrar as ações possíveis dos agentes, certo? Mas aqui está havendo uma inversão, onde a tecnologia parece ser mais importante do que o propósito dela. Repare que o título da seção é </w:t>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 xml:space="preserve"> e </w:t>
      </w:r>
      <w:proofErr w:type="spellStart"/>
      <w:r w:rsidRPr="00F12A04">
        <w:rPr>
          <w:strike/>
          <w:lang w:val="pt-BR"/>
        </w:rPr>
        <w:t>vc</w:t>
      </w:r>
      <w:proofErr w:type="spellEnd"/>
      <w:r w:rsidRPr="00F12A04">
        <w:rPr>
          <w:strike/>
          <w:lang w:val="pt-BR"/>
        </w:rPr>
        <w:t xml:space="preserve"> inicia explicando o que é uma </w:t>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 xml:space="preserve">, sem se preocupar em deixar claro para o leitor por que ele está lendo isso. Lembre que um artigo é uma história que está sendo contada. Não faz sentido quebrar a história para falar de um conceito. Precisa encadear de forma que faça sentido para quem lê a introdução desse conceito. Em suma: por que é necessário uma </w:t>
      </w:r>
      <w:proofErr w:type="spellStart"/>
      <w:r w:rsidRPr="00F12A04">
        <w:rPr>
          <w:strike/>
          <w:lang w:val="pt-BR"/>
        </w:rPr>
        <w:t>decision</w:t>
      </w:r>
      <w:proofErr w:type="spellEnd"/>
      <w:r w:rsidRPr="00F12A04">
        <w:rPr>
          <w:strike/>
          <w:lang w:val="pt-BR"/>
        </w:rPr>
        <w:t xml:space="preserve"> </w:t>
      </w:r>
      <w:proofErr w:type="spellStart"/>
      <w:r w:rsidRPr="00F12A04">
        <w:rPr>
          <w:strike/>
          <w:lang w:val="pt-BR"/>
        </w:rPr>
        <w:t>tree</w:t>
      </w:r>
      <w:proofErr w:type="spellEnd"/>
      <w:r w:rsidRPr="00F12A04">
        <w:rPr>
          <w:strike/>
          <w:lang w:val="pt-BR"/>
        </w:rPr>
        <w:t>?</w:t>
      </w:r>
    </w:p>
  </w:comment>
  <w:comment w:id="116" w:author="Leonardo Gresta Paulino Murta" w:date="2012-07-16T19:00:00Z" w:initials="Leo Murta">
    <w:p w:rsidR="00971015" w:rsidRPr="00FA3503" w:rsidRDefault="00971015">
      <w:pPr>
        <w:pStyle w:val="CommentText"/>
        <w:rPr>
          <w:lang w:val="pt-BR"/>
        </w:rPr>
      </w:pPr>
      <w:r>
        <w:rPr>
          <w:rStyle w:val="CommentReference"/>
        </w:rPr>
        <w:annotationRef/>
      </w:r>
      <w:r w:rsidRPr="00FA3503">
        <w:rPr>
          <w:lang w:val="pt-BR"/>
        </w:rPr>
        <w:t xml:space="preserve">De forma análoga à seção "Data </w:t>
      </w:r>
      <w:proofErr w:type="spellStart"/>
      <w:r w:rsidRPr="00FA3503">
        <w:rPr>
          <w:lang w:val="pt-BR"/>
        </w:rPr>
        <w:t>Model</w:t>
      </w:r>
      <w:proofErr w:type="spellEnd"/>
      <w:r w:rsidRPr="00FA3503">
        <w:rPr>
          <w:lang w:val="pt-BR"/>
        </w:rPr>
        <w:t xml:space="preserve">", acho que aqui </w:t>
      </w:r>
      <w:proofErr w:type="spellStart"/>
      <w:r w:rsidRPr="00FA3503">
        <w:rPr>
          <w:lang w:val="pt-BR"/>
        </w:rPr>
        <w:t>tb</w:t>
      </w:r>
      <w:proofErr w:type="spellEnd"/>
      <w:r w:rsidRPr="00FA3503">
        <w:rPr>
          <w:lang w:val="pt-BR"/>
        </w:rPr>
        <w:t xml:space="preserve"> poderia ter um </w:t>
      </w:r>
      <w:r w:rsidRPr="009174E3">
        <w:rPr>
          <w:b/>
          <w:lang w:val="pt-BR"/>
        </w:rPr>
        <w:t>diagrama de classes</w:t>
      </w:r>
      <w:r w:rsidRPr="00FA3503">
        <w:rPr>
          <w:lang w:val="pt-BR"/>
        </w:rPr>
        <w:t xml:space="preserve">, mostrando claramente a relação entre essas estruturas de dados. Outra saída seria ter um único diagrama de classes, e pintar as classes do "Data </w:t>
      </w:r>
      <w:proofErr w:type="spellStart"/>
      <w:r w:rsidRPr="00FA3503">
        <w:rPr>
          <w:lang w:val="pt-BR"/>
        </w:rPr>
        <w:t>Model</w:t>
      </w:r>
      <w:proofErr w:type="spellEnd"/>
      <w:r w:rsidRPr="00FA3503">
        <w:rPr>
          <w:lang w:val="pt-BR"/>
        </w:rPr>
        <w:t>" com uma cor e as classes do "</w:t>
      </w:r>
      <w:proofErr w:type="spellStart"/>
      <w:r w:rsidRPr="00FA3503">
        <w:rPr>
          <w:lang w:val="pt-BR"/>
        </w:rPr>
        <w:t>Provenance</w:t>
      </w:r>
      <w:proofErr w:type="spellEnd"/>
      <w:r w:rsidRPr="00FA3503">
        <w:rPr>
          <w:lang w:val="pt-BR"/>
        </w:rPr>
        <w:t xml:space="preserve"> </w:t>
      </w:r>
      <w:proofErr w:type="spellStart"/>
      <w:r w:rsidRPr="00FA3503">
        <w:rPr>
          <w:lang w:val="pt-BR"/>
        </w:rPr>
        <w:t>Model</w:t>
      </w:r>
      <w:proofErr w:type="spellEnd"/>
      <w:r w:rsidRPr="00FA3503">
        <w:rPr>
          <w:lang w:val="pt-BR"/>
        </w:rPr>
        <w:t>" com outra.</w:t>
      </w:r>
    </w:p>
  </w:comment>
  <w:comment w:id="120" w:author="Leonardo Gresta Paulino Murta" w:date="2012-07-15T17:38:00Z" w:initials="Leo Murta">
    <w:p w:rsidR="00971015" w:rsidRPr="00FA3503" w:rsidRDefault="00971015">
      <w:pPr>
        <w:pStyle w:val="CommentText"/>
        <w:rPr>
          <w:lang w:val="pt-BR"/>
        </w:rPr>
      </w:pPr>
      <w:r>
        <w:rPr>
          <w:rStyle w:val="CommentReference"/>
        </w:rPr>
        <w:annotationRef/>
      </w:r>
      <w:r w:rsidRPr="00FA3503">
        <w:rPr>
          <w:lang w:val="pt-BR"/>
        </w:rPr>
        <w:t>Aqui não fica claro que é possível correlacionar a ação de uma entidade com a ação de outra.</w:t>
      </w:r>
    </w:p>
  </w:comment>
  <w:comment w:id="131" w:author="Leonardo Gresta Paulino Murta" w:date="2012-07-15T17:38:00Z" w:initials="Leo Murta">
    <w:p w:rsidR="00971015" w:rsidRPr="00740689" w:rsidRDefault="00971015">
      <w:pPr>
        <w:pStyle w:val="CommentText"/>
        <w:rPr>
          <w:lang w:val="pt-BR"/>
        </w:rPr>
      </w:pPr>
      <w:r>
        <w:rPr>
          <w:rStyle w:val="CommentReference"/>
        </w:rPr>
        <w:annotationRef/>
      </w:r>
      <w:r w:rsidRPr="00740689">
        <w:rPr>
          <w:lang w:val="pt-BR"/>
        </w:rPr>
        <w:t>Po</w:t>
      </w:r>
      <w:r>
        <w:rPr>
          <w:lang w:val="pt-BR"/>
        </w:rPr>
        <w:t xml:space="preserve">is é, mas antes disso </w:t>
      </w:r>
      <w:proofErr w:type="spellStart"/>
      <w:r>
        <w:rPr>
          <w:lang w:val="pt-BR"/>
        </w:rPr>
        <w:t>vc</w:t>
      </w:r>
      <w:proofErr w:type="spellEnd"/>
      <w:r>
        <w:rPr>
          <w:lang w:val="pt-BR"/>
        </w:rPr>
        <w:t xml:space="preserve"> teve que estabelecer explicitamente, via </w:t>
      </w:r>
      <w:proofErr w:type="spellStart"/>
      <w:r>
        <w:rPr>
          <w:lang w:val="pt-BR"/>
        </w:rPr>
        <w:t>decision</w:t>
      </w:r>
      <w:proofErr w:type="spellEnd"/>
      <w:r>
        <w:rPr>
          <w:lang w:val="pt-BR"/>
        </w:rPr>
        <w:t xml:space="preserve"> </w:t>
      </w:r>
      <w:proofErr w:type="spellStart"/>
      <w:r>
        <w:rPr>
          <w:lang w:val="pt-BR"/>
        </w:rPr>
        <w:t>tree</w:t>
      </w:r>
      <w:proofErr w:type="spellEnd"/>
      <w:r>
        <w:rPr>
          <w:lang w:val="pt-BR"/>
        </w:rPr>
        <w:t>, quais são as ações possíveis de cada papel, e as suas probabilidades de ocorrência. Isso pode não estar claro para o leitor.</w:t>
      </w:r>
    </w:p>
  </w:comment>
  <w:comment w:id="132" w:author="Kohwalter" w:date="2012-07-16T18:41:00Z" w:initials="K">
    <w:p w:rsidR="00DB5F7F" w:rsidRPr="00DB5F7F" w:rsidRDefault="00DB5F7F">
      <w:pPr>
        <w:pStyle w:val="CommentText"/>
        <w:rPr>
          <w:lang w:val="pt-BR"/>
        </w:rPr>
      </w:pPr>
      <w:r>
        <w:rPr>
          <w:rStyle w:val="CommentReference"/>
        </w:rPr>
        <w:annotationRef/>
      </w:r>
      <w:r w:rsidRPr="00DB5F7F">
        <w:rPr>
          <w:lang w:val="pt-BR"/>
        </w:rPr>
        <w:t xml:space="preserve">As </w:t>
      </w:r>
      <w:proofErr w:type="spellStart"/>
      <w:r w:rsidRPr="00DB5F7F">
        <w:rPr>
          <w:lang w:val="pt-BR"/>
        </w:rPr>
        <w:t>possiveis</w:t>
      </w:r>
      <w:proofErr w:type="spellEnd"/>
      <w:r w:rsidRPr="00DB5F7F">
        <w:rPr>
          <w:lang w:val="pt-BR"/>
        </w:rPr>
        <w:t xml:space="preserve"> ações/tarefas são descrit</w:t>
      </w:r>
      <w:r w:rsidR="00A46C92">
        <w:rPr>
          <w:lang w:val="pt-BR"/>
        </w:rPr>
        <w:t>a</w:t>
      </w:r>
      <w:r w:rsidRPr="00DB5F7F">
        <w:rPr>
          <w:lang w:val="pt-BR"/>
        </w:rPr>
        <w:t>s abaixo.</w:t>
      </w:r>
    </w:p>
  </w:comment>
  <w:comment w:id="145" w:author="Leonardo Gresta Paulino Murta" w:date="2012-07-16T18:39:00Z" w:initials="Leo Murta">
    <w:p w:rsidR="00971015" w:rsidRPr="00F12A04" w:rsidRDefault="00971015">
      <w:pPr>
        <w:pStyle w:val="CommentText"/>
        <w:rPr>
          <w:strike/>
          <w:lang w:val="pt-BR"/>
        </w:rPr>
      </w:pPr>
      <w:r>
        <w:rPr>
          <w:rStyle w:val="CommentReference"/>
        </w:rPr>
        <w:annotationRef/>
      </w:r>
      <w:r w:rsidRPr="00F12A04">
        <w:rPr>
          <w:strike/>
          <w:lang w:val="pt-BR"/>
        </w:rPr>
        <w:t>Não vou ficar repetindo isso, mas acho que algo que não está claro no artigo é a função da árvore de decisão. Tem que ficar claro para o leitor a necessidade de explicitar as ações possíveis de cada NPC. Sem isso, ele não vai entender por que isso tudo precisou ser feito.</w:t>
      </w:r>
    </w:p>
  </w:comment>
  <w:comment w:id="146" w:author="Leonardo Gresta Paulino Murta" w:date="2012-07-15T17:38:00Z" w:initials="Leo Murta">
    <w:p w:rsidR="00971015" w:rsidRPr="006C3DD6" w:rsidRDefault="00971015">
      <w:pPr>
        <w:pStyle w:val="CommentText"/>
        <w:rPr>
          <w:lang w:val="pt-BR"/>
        </w:rPr>
      </w:pPr>
      <w:r>
        <w:rPr>
          <w:rStyle w:val="CommentReference"/>
        </w:rPr>
        <w:annotationRef/>
      </w:r>
      <w:r w:rsidRPr="006C3DD6">
        <w:rPr>
          <w:lang w:val="pt-BR"/>
        </w:rPr>
        <w:t xml:space="preserve">Esse </w:t>
      </w:r>
      <w:proofErr w:type="spellStart"/>
      <w:r w:rsidRPr="006C3DD6">
        <w:rPr>
          <w:lang w:val="pt-BR"/>
        </w:rPr>
        <w:t>draw</w:t>
      </w:r>
      <w:proofErr w:type="spellEnd"/>
      <w:r w:rsidRPr="006C3DD6">
        <w:rPr>
          <w:lang w:val="pt-BR"/>
        </w:rPr>
        <w:t xml:space="preserve"> do </w:t>
      </w:r>
      <w:proofErr w:type="spellStart"/>
      <w:r w:rsidRPr="006C3DD6">
        <w:rPr>
          <w:lang w:val="pt-BR"/>
        </w:rPr>
        <w:t>draw-code</w:t>
      </w:r>
      <w:proofErr w:type="spellEnd"/>
      <w:r w:rsidRPr="006C3DD6">
        <w:rPr>
          <w:lang w:val="pt-BR"/>
        </w:rPr>
        <w:t xml:space="preserve"> eu</w:t>
      </w:r>
      <w:r>
        <w:rPr>
          <w:lang w:val="pt-BR"/>
        </w:rPr>
        <w:t xml:space="preserve"> acho meio estranho. O que exatamente </w:t>
      </w:r>
      <w:proofErr w:type="spellStart"/>
      <w:r>
        <w:rPr>
          <w:lang w:val="pt-BR"/>
        </w:rPr>
        <w:t>vc</w:t>
      </w:r>
      <w:proofErr w:type="spellEnd"/>
      <w:r>
        <w:rPr>
          <w:lang w:val="pt-BR"/>
        </w:rPr>
        <w:t xml:space="preserve"> tinha em mente? Será que </w:t>
      </w:r>
      <w:proofErr w:type="spellStart"/>
      <w:r>
        <w:rPr>
          <w:lang w:val="pt-BR"/>
        </w:rPr>
        <w:t>dirty-code</w:t>
      </w:r>
      <w:proofErr w:type="spellEnd"/>
      <w:r>
        <w:rPr>
          <w:lang w:val="pt-BR"/>
        </w:rPr>
        <w:t xml:space="preserve"> </w:t>
      </w:r>
      <w:proofErr w:type="spellStart"/>
      <w:r>
        <w:rPr>
          <w:lang w:val="pt-BR"/>
        </w:rPr>
        <w:t>and</w:t>
      </w:r>
      <w:proofErr w:type="spellEnd"/>
      <w:r>
        <w:rPr>
          <w:lang w:val="pt-BR"/>
        </w:rPr>
        <w:t xml:space="preserve"> </w:t>
      </w:r>
      <w:proofErr w:type="spellStart"/>
      <w:r>
        <w:rPr>
          <w:lang w:val="pt-BR"/>
        </w:rPr>
        <w:t>clean-code</w:t>
      </w:r>
      <w:proofErr w:type="spellEnd"/>
      <w:r>
        <w:rPr>
          <w:lang w:val="pt-BR"/>
        </w:rPr>
        <w:t xml:space="preserve"> não seriam opções melhor para os modos do que </w:t>
      </w:r>
      <w:proofErr w:type="spellStart"/>
      <w:r>
        <w:rPr>
          <w:lang w:val="pt-BR"/>
        </w:rPr>
        <w:t>ad-hoc</w:t>
      </w:r>
      <w:proofErr w:type="spellEnd"/>
      <w:r>
        <w:rPr>
          <w:lang w:val="pt-BR"/>
        </w:rPr>
        <w:t xml:space="preserve"> e </w:t>
      </w:r>
      <w:proofErr w:type="spellStart"/>
      <w:r>
        <w:rPr>
          <w:lang w:val="pt-BR"/>
        </w:rPr>
        <w:t>draw-code</w:t>
      </w:r>
      <w:proofErr w:type="spellEnd"/>
      <w:r>
        <w:rPr>
          <w:lang w:val="pt-BR"/>
        </w:rPr>
        <w:t>?</w:t>
      </w:r>
    </w:p>
  </w:comment>
  <w:comment w:id="147" w:author="Kohwalter" w:date="2012-07-16T16:37:00Z" w:initials="K">
    <w:p w:rsidR="00C92373" w:rsidRPr="00C92373" w:rsidRDefault="00C92373">
      <w:pPr>
        <w:pStyle w:val="CommentText"/>
        <w:rPr>
          <w:lang w:val="pt-BR"/>
        </w:rPr>
      </w:pPr>
      <w:r>
        <w:rPr>
          <w:rStyle w:val="CommentReference"/>
        </w:rPr>
        <w:annotationRef/>
      </w:r>
      <w:proofErr w:type="spellStart"/>
      <w:r w:rsidRPr="00C92373">
        <w:rPr>
          <w:lang w:val="pt-BR"/>
        </w:rPr>
        <w:t>Pg</w:t>
      </w:r>
      <w:proofErr w:type="spellEnd"/>
      <w:r w:rsidRPr="00C92373">
        <w:rPr>
          <w:lang w:val="pt-BR"/>
        </w:rPr>
        <w:t xml:space="preserve"> 234 Utilizando UML e </w:t>
      </w:r>
      <w:proofErr w:type="spellStart"/>
      <w:r w:rsidRPr="00C92373">
        <w:rPr>
          <w:lang w:val="pt-BR"/>
        </w:rPr>
        <w:t>padroes</w:t>
      </w:r>
      <w:proofErr w:type="spellEnd"/>
      <w:r w:rsidRPr="00C92373">
        <w:rPr>
          <w:lang w:val="pt-BR"/>
        </w:rPr>
        <w:t xml:space="preserve"> 3ª </w:t>
      </w:r>
      <w:proofErr w:type="spellStart"/>
      <w:r w:rsidRPr="00C92373">
        <w:rPr>
          <w:lang w:val="pt-BR"/>
        </w:rPr>
        <w:t>edicao</w:t>
      </w:r>
      <w:proofErr w:type="spellEnd"/>
    </w:p>
  </w:comment>
  <w:comment w:id="156" w:author="Leonardo Gresta Paulino Murta" w:date="2012-07-16T18:39:00Z" w:initials="Leo Murta">
    <w:p w:rsidR="00971015" w:rsidRPr="00F12A04" w:rsidRDefault="00971015">
      <w:pPr>
        <w:pStyle w:val="CommentText"/>
        <w:rPr>
          <w:strike/>
          <w:lang w:val="pt-BR"/>
        </w:rPr>
      </w:pPr>
      <w:r>
        <w:rPr>
          <w:rStyle w:val="CommentReference"/>
        </w:rPr>
        <w:annotationRef/>
      </w:r>
      <w:r w:rsidRPr="00F12A04">
        <w:rPr>
          <w:strike/>
          <w:lang w:val="pt-BR"/>
        </w:rPr>
        <w:t>Mas precisaria explicar o que é isso antes. Lembre do leitor que nunca ouviu falar do SDM e está lendo esse artigo! A história tem que fazer sentido!</w:t>
      </w:r>
    </w:p>
  </w:comment>
  <w:comment w:id="166" w:author="Leonardo Gresta Paulino Murta" w:date="2012-07-16T18:39:00Z" w:initials="Leo Murta">
    <w:p w:rsidR="00971015" w:rsidRPr="00F12A04" w:rsidRDefault="00971015">
      <w:pPr>
        <w:pStyle w:val="CommentText"/>
        <w:rPr>
          <w:strike/>
          <w:lang w:val="pt-BR"/>
        </w:rPr>
      </w:pPr>
      <w:r>
        <w:rPr>
          <w:rStyle w:val="CommentReference"/>
        </w:rPr>
        <w:annotationRef/>
      </w:r>
      <w:r w:rsidRPr="00F12A04">
        <w:rPr>
          <w:strike/>
          <w:lang w:val="pt-BR"/>
        </w:rPr>
        <w:t xml:space="preserve">Então... essa mudança não tem muito a ver com proveniência, certo? Lembre que para o leitor tudo que está descrito aqui foi feito para introduzir proveniência nesse jogo. Um vínculo interessante seria relacionar role do agente lá do OPM. Não tem algumas regras que vinculam Role? Se </w:t>
      </w:r>
      <w:proofErr w:type="spellStart"/>
      <w:r w:rsidRPr="00F12A04">
        <w:rPr>
          <w:strike/>
          <w:lang w:val="pt-BR"/>
        </w:rPr>
        <w:t>vc</w:t>
      </w:r>
      <w:proofErr w:type="spellEnd"/>
      <w:r w:rsidRPr="00F12A04">
        <w:rPr>
          <w:strike/>
          <w:lang w:val="pt-BR"/>
        </w:rPr>
        <w:t xml:space="preserve"> explicar para o leitor por que cada mudança foi feita, vinculando ao modelo de proveniência, tudo vai fazer mais sentido para quem lê.</w:t>
      </w:r>
    </w:p>
  </w:comment>
  <w:comment w:id="176" w:author="Leonardo Gresta Paulino Murta" w:date="2012-07-15T17:49:00Z" w:initials="Leo Murta">
    <w:p w:rsidR="00971015" w:rsidRPr="00B46F25" w:rsidRDefault="00971015">
      <w:pPr>
        <w:pStyle w:val="CommentText"/>
        <w:rPr>
          <w:lang w:val="pt-BR"/>
        </w:rPr>
      </w:pPr>
      <w:r>
        <w:rPr>
          <w:rStyle w:val="CommentReference"/>
        </w:rPr>
        <w:annotationRef/>
      </w:r>
      <w:r w:rsidRPr="00B46F25">
        <w:rPr>
          <w:lang w:val="pt-BR"/>
        </w:rPr>
        <w:t xml:space="preserve">A </w:t>
      </w:r>
      <w:proofErr w:type="spellStart"/>
      <w:r>
        <w:rPr>
          <w:lang w:val="pt-BR"/>
        </w:rPr>
        <w:t>figur</w:t>
      </w:r>
      <w:proofErr w:type="spellEnd"/>
      <w:r>
        <w:rPr>
          <w:lang w:val="pt-BR"/>
        </w:rPr>
        <w:t xml:space="preserve"> anterior não deveria deixar esse buraco na página. Ela deveria estar integrada com textos, ou então estar posicionada na parte superior ou inferior de uma página</w:t>
      </w:r>
    </w:p>
  </w:comment>
  <w:comment w:id="177" w:author="Leonardo Gresta Paulino Murta" w:date="2012-07-15T17:54:00Z" w:initials="Leo Murta">
    <w:p w:rsidR="00971015" w:rsidRPr="00B46F25" w:rsidRDefault="00971015">
      <w:pPr>
        <w:pStyle w:val="CommentText"/>
        <w:rPr>
          <w:lang w:val="pt-BR"/>
        </w:rPr>
      </w:pPr>
      <w:r>
        <w:rPr>
          <w:rStyle w:val="CommentReference"/>
        </w:rPr>
        <w:annotationRef/>
      </w:r>
      <w:r w:rsidRPr="00B46F25">
        <w:rPr>
          <w:lang w:val="pt-BR"/>
        </w:rPr>
        <w:t>Essa</w:t>
      </w:r>
      <w:r>
        <w:rPr>
          <w:lang w:val="pt-BR"/>
        </w:rPr>
        <w:t xml:space="preserve"> parte de influência acho que está ainda como mágica. Não está claro como exatamente as influências são detectadas.</w:t>
      </w:r>
    </w:p>
  </w:comment>
  <w:comment w:id="179" w:author="Kohwalter" w:date="2012-07-16T15:45:00Z" w:initials="K">
    <w:p w:rsidR="00B14C8C" w:rsidRPr="00B14C8C" w:rsidRDefault="00B14C8C">
      <w:pPr>
        <w:pStyle w:val="CommentText"/>
        <w:rPr>
          <w:lang w:val="pt-BR"/>
        </w:rPr>
      </w:pPr>
      <w:r>
        <w:rPr>
          <w:rStyle w:val="CommentReference"/>
        </w:rPr>
        <w:annotationRef/>
      </w:r>
      <w:r w:rsidRPr="00B14C8C">
        <w:rPr>
          <w:lang w:val="pt-BR"/>
        </w:rPr>
        <w:t xml:space="preserve">Verdade, pois é a mesma figura da de cima, eu só dividi ela </w:t>
      </w:r>
      <w:r>
        <w:rPr>
          <w:lang w:val="pt-BR"/>
        </w:rPr>
        <w:t>ao meio</w:t>
      </w:r>
      <w:r w:rsidRPr="00B14C8C">
        <w:rPr>
          <w:lang w:val="pt-BR"/>
        </w:rPr>
        <w:t xml:space="preserve">. </w:t>
      </w:r>
      <w:r>
        <w:rPr>
          <w:lang w:val="pt-BR"/>
        </w:rPr>
        <w:t>Tirei um novo screen, vamos ver se não vai se alterar quando salvar o documento.</w:t>
      </w:r>
      <w:r w:rsidR="003F25DF">
        <w:rPr>
          <w:lang w:val="pt-BR"/>
        </w:rPr>
        <w:t xml:space="preserve"> Alterei a figura 9 para ficar no mesmo contexto.</w:t>
      </w:r>
    </w:p>
  </w:comment>
  <w:comment w:id="180" w:author="Leonardo Gresta Paulino Murta" w:date="2012-07-16T18:40:00Z" w:initials="Leo Murta">
    <w:p w:rsidR="00971015" w:rsidRPr="00F12A04" w:rsidRDefault="00971015">
      <w:pPr>
        <w:pStyle w:val="CommentText"/>
        <w:rPr>
          <w:strike/>
          <w:lang w:val="pt-BR"/>
        </w:rPr>
      </w:pPr>
      <w:r>
        <w:rPr>
          <w:rStyle w:val="CommentReference"/>
        </w:rPr>
        <w:annotationRef/>
      </w:r>
      <w:r w:rsidRPr="00F12A04">
        <w:rPr>
          <w:strike/>
          <w:lang w:val="pt-BR"/>
        </w:rPr>
        <w:t xml:space="preserve">Engraçado. Aqui </w:t>
      </w:r>
      <w:proofErr w:type="spellStart"/>
      <w:r w:rsidRPr="00F12A04">
        <w:rPr>
          <w:strike/>
          <w:lang w:val="pt-BR"/>
        </w:rPr>
        <w:t>tb</w:t>
      </w:r>
      <w:proofErr w:type="spellEnd"/>
      <w:r w:rsidRPr="00F12A04">
        <w:rPr>
          <w:strike/>
          <w:lang w:val="pt-BR"/>
        </w:rPr>
        <w:t xml:space="preserve"> parece borrado o texto, como se estivesse em baixa resolução.</w:t>
      </w:r>
    </w:p>
  </w:comment>
  <w:comment w:id="184" w:author="Leonardo Gresta Paulino Murta" w:date="2012-07-16T18:39:00Z" w:initials="Leo Murta">
    <w:p w:rsidR="00971015" w:rsidRPr="00F12A04" w:rsidRDefault="00971015">
      <w:pPr>
        <w:pStyle w:val="CommentText"/>
        <w:rPr>
          <w:strike/>
          <w:lang w:val="pt-BR"/>
        </w:rPr>
      </w:pPr>
      <w:r>
        <w:rPr>
          <w:rStyle w:val="CommentReference"/>
        </w:rPr>
        <w:annotationRef/>
      </w:r>
      <w:r w:rsidRPr="00F12A04">
        <w:rPr>
          <w:strike/>
          <w:lang w:val="pt-BR"/>
        </w:rPr>
        <w:t>Mas será que isso já não deveria ser feito externamente, via inferência? Digo, será que o dado não deveria ser exportado na íntegra e manipulado externamente?</w:t>
      </w:r>
    </w:p>
  </w:comment>
  <w:comment w:id="186" w:author="Leonardo Gresta Paulino Murta" w:date="2012-07-15T18:08:00Z" w:initials="Leo Murta">
    <w:p w:rsidR="00971015" w:rsidRPr="00322FBA" w:rsidRDefault="00971015">
      <w:pPr>
        <w:pStyle w:val="CommentText"/>
        <w:rPr>
          <w:lang w:val="pt-BR"/>
        </w:rPr>
      </w:pPr>
      <w:r>
        <w:rPr>
          <w:rStyle w:val="CommentReference"/>
        </w:rPr>
        <w:annotationRef/>
      </w:r>
      <w:r w:rsidRPr="00322FBA">
        <w:rPr>
          <w:lang w:val="pt-BR"/>
        </w:rPr>
        <w:t>Aqu</w:t>
      </w:r>
      <w:r>
        <w:rPr>
          <w:lang w:val="pt-BR"/>
        </w:rPr>
        <w:t>i que fico me perguntando se não há alguma ferramenta pronta que lide com OPM. Ou seja, que consiga viabilizar essa análise se exportarmos nossa proveniência em OPM. Deve ter! Dê uma olhada nos software relacionados com OPM e com aquela outra iniciativa que lhe repassei da W3C.</w:t>
      </w:r>
    </w:p>
  </w:comment>
  <w:comment w:id="190" w:author="Leonardo Gresta Paulino Murta" w:date="2012-07-16T19:35:00Z" w:initials="Leo Murta">
    <w:p w:rsidR="00971015" w:rsidRPr="00E765EC" w:rsidRDefault="00971015">
      <w:pPr>
        <w:pStyle w:val="CommentText"/>
        <w:rPr>
          <w:strike/>
          <w:lang w:val="pt-BR"/>
        </w:rPr>
      </w:pPr>
      <w:r>
        <w:rPr>
          <w:rStyle w:val="CommentReference"/>
        </w:rPr>
        <w:annotationRef/>
      </w:r>
      <w:r w:rsidRPr="00E765EC">
        <w:rPr>
          <w:strike/>
          <w:lang w:val="pt-BR"/>
        </w:rPr>
        <w:t xml:space="preserve">Isso não faz sentido para um avaliador ou um leitor. Eu e </w:t>
      </w:r>
      <w:proofErr w:type="spellStart"/>
      <w:r w:rsidRPr="00E765EC">
        <w:rPr>
          <w:strike/>
          <w:lang w:val="pt-BR"/>
        </w:rPr>
        <w:t>Esteban</w:t>
      </w:r>
      <w:proofErr w:type="spellEnd"/>
      <w:r w:rsidRPr="00E765EC">
        <w:rPr>
          <w:strike/>
          <w:lang w:val="pt-BR"/>
        </w:rPr>
        <w:t xml:space="preserve"> entendemos, mas não escreva para nós! Escreva para eles (seja lá quem for esse eles). Então mude essa parte para dar um tom de future work sem esse discurso de não ter feito por questão de tempo.</w:t>
      </w:r>
    </w:p>
  </w:comment>
  <w:comment w:id="192" w:author="Kohwalter" w:date="2012-07-16T19:35:00Z" w:initials="K">
    <w:p w:rsidR="008D0B64" w:rsidRPr="00E765EC" w:rsidRDefault="008D0B64">
      <w:pPr>
        <w:pStyle w:val="CommentText"/>
        <w:rPr>
          <w:strike/>
          <w:lang w:val="pt-BR"/>
        </w:rPr>
      </w:pPr>
      <w:r>
        <w:rPr>
          <w:rStyle w:val="CommentReference"/>
        </w:rPr>
        <w:annotationRef/>
      </w:r>
      <w:r w:rsidRPr="00E765EC">
        <w:rPr>
          <w:strike/>
          <w:lang w:val="pt-BR"/>
        </w:rPr>
        <w:t xml:space="preserve">Deixar mais evidente que o data </w:t>
      </w:r>
      <w:proofErr w:type="spellStart"/>
      <w:r w:rsidRPr="00E765EC">
        <w:rPr>
          <w:strike/>
          <w:lang w:val="pt-BR"/>
        </w:rPr>
        <w:t>mining</w:t>
      </w:r>
      <w:proofErr w:type="spellEnd"/>
      <w:r w:rsidRPr="00E765EC">
        <w:rPr>
          <w:strike/>
          <w:lang w:val="pt-BR"/>
        </w:rPr>
        <w:t xml:space="preserve"> é um outro problema (obviamente continuação)...</w:t>
      </w:r>
    </w:p>
  </w:comment>
  <w:comment w:id="206" w:author="Leonardo Gresta Paulino Murta" w:date="2012-07-16T18:59:00Z" w:initials="Leo Murta">
    <w:p w:rsidR="00971015" w:rsidRPr="00BF58C1" w:rsidRDefault="00971015">
      <w:pPr>
        <w:pStyle w:val="CommentText"/>
        <w:rPr>
          <w:strike/>
          <w:lang w:val="pt-BR"/>
        </w:rPr>
      </w:pPr>
      <w:r>
        <w:rPr>
          <w:rStyle w:val="CommentReference"/>
        </w:rPr>
        <w:annotationRef/>
      </w:r>
      <w:r w:rsidRPr="00BF58C1">
        <w:rPr>
          <w:strike/>
          <w:lang w:val="pt-BR"/>
        </w:rPr>
        <w:t xml:space="preserve">Essas referências parecem estranhas. Por exemplo, a primeira não está claro do que se trata. Tem outras que tem preço! Tem outras que o local da publicação está resumido ou só com a </w:t>
      </w:r>
      <w:proofErr w:type="spellStart"/>
      <w:r w:rsidRPr="00BF58C1">
        <w:rPr>
          <w:strike/>
          <w:lang w:val="pt-BR"/>
        </w:rPr>
        <w:t>sigra</w:t>
      </w:r>
      <w:proofErr w:type="spellEnd"/>
      <w:r w:rsidRPr="00BF58C1">
        <w:rPr>
          <w:strike/>
          <w:lang w:val="pt-BR"/>
        </w:rPr>
        <w:t xml:space="preserve"> (</w:t>
      </w:r>
      <w:proofErr w:type="spellStart"/>
      <w:r w:rsidRPr="00BF58C1">
        <w:rPr>
          <w:strike/>
          <w:lang w:val="pt-BR"/>
        </w:rPr>
        <w:t>SBGames</w:t>
      </w:r>
      <w:proofErr w:type="spellEnd"/>
      <w:r w:rsidRPr="00BF58C1">
        <w:rPr>
          <w:strike/>
          <w:lang w:val="pt-BR"/>
        </w:rPr>
        <w:t xml:space="preserve">). Tem outras que não tem </w:t>
      </w:r>
      <w:proofErr w:type="spellStart"/>
      <w:r w:rsidRPr="00BF58C1">
        <w:rPr>
          <w:strike/>
          <w:lang w:val="pt-BR"/>
        </w:rPr>
        <w:t>informaçõs</w:t>
      </w:r>
      <w:proofErr w:type="spellEnd"/>
      <w:r w:rsidRPr="00BF58C1">
        <w:rPr>
          <w:strike/>
          <w:lang w:val="pt-BR"/>
        </w:rPr>
        <w:t xml:space="preserve"> de página, volume, etc. Revise todas, colocando a ref. completa.</w:t>
      </w:r>
    </w:p>
  </w:comment>
  <w:comment w:id="207" w:author="Kohwalter" w:date="2012-07-16T18:23:00Z" w:initials="K">
    <w:p w:rsidR="00446950" w:rsidRDefault="00446950">
      <w:pPr>
        <w:pStyle w:val="CommentText"/>
        <w:rPr>
          <w:lang w:val="pt-BR"/>
        </w:rPr>
      </w:pPr>
      <w:r>
        <w:rPr>
          <w:rStyle w:val="CommentReference"/>
        </w:rPr>
        <w:annotationRef/>
      </w:r>
      <w:r w:rsidRPr="00446950">
        <w:rPr>
          <w:lang w:val="pt-BR"/>
        </w:rPr>
        <w:t>Mudei para o</w:t>
      </w:r>
      <w:r>
        <w:rPr>
          <w:lang w:val="pt-BR"/>
        </w:rPr>
        <w:t xml:space="preserve"> modelo usado no </w:t>
      </w:r>
      <w:proofErr w:type="spellStart"/>
      <w:r>
        <w:rPr>
          <w:lang w:val="pt-BR"/>
        </w:rPr>
        <w:t>SBGames</w:t>
      </w:r>
      <w:proofErr w:type="spellEnd"/>
      <w:r>
        <w:rPr>
          <w:lang w:val="pt-BR"/>
        </w:rPr>
        <w:t xml:space="preserve"> (</w:t>
      </w:r>
      <w:proofErr w:type="spellStart"/>
      <w:r>
        <w:rPr>
          <w:lang w:val="pt-BR"/>
        </w:rPr>
        <w:t>variacao</w:t>
      </w:r>
      <w:proofErr w:type="spellEnd"/>
      <w:r>
        <w:rPr>
          <w:lang w:val="pt-BR"/>
        </w:rPr>
        <w:t xml:space="preserve"> do </w:t>
      </w:r>
      <w:proofErr w:type="spellStart"/>
      <w:r>
        <w:rPr>
          <w:lang w:val="pt-BR"/>
        </w:rPr>
        <w:t>havard</w:t>
      </w:r>
      <w:proofErr w:type="spellEnd"/>
      <w:r>
        <w:rPr>
          <w:lang w:val="pt-BR"/>
        </w:rPr>
        <w:t xml:space="preserve"> usando [] e "</w:t>
      </w:r>
      <w:proofErr w:type="spellStart"/>
      <w:r>
        <w:rPr>
          <w:lang w:val="pt-BR"/>
        </w:rPr>
        <w:t>and</w:t>
      </w:r>
      <w:proofErr w:type="spellEnd"/>
      <w:r>
        <w:rPr>
          <w:lang w:val="pt-BR"/>
        </w:rPr>
        <w:t>"</w:t>
      </w:r>
    </w:p>
    <w:p w:rsidR="007C0707" w:rsidRPr="00446950" w:rsidRDefault="007C0707">
      <w:pPr>
        <w:pStyle w:val="CommentText"/>
        <w:rPr>
          <w:lang w:val="pt-BR"/>
        </w:rPr>
      </w:pPr>
      <w:r>
        <w:rPr>
          <w:lang w:val="pt-BR"/>
        </w:rPr>
        <w:t xml:space="preserve">PS: Tive que criar um novo estilo no </w:t>
      </w:r>
      <w:proofErr w:type="spellStart"/>
      <w:r>
        <w:rPr>
          <w:lang w:val="pt-BR"/>
        </w:rPr>
        <w:t>zotero</w:t>
      </w:r>
      <w:proofErr w:type="spellEnd"/>
      <w:r>
        <w:rPr>
          <w:lang w:val="pt-BR"/>
        </w:rPr>
        <w:t xml:space="preserve"> </w:t>
      </w:r>
      <w:proofErr w:type="spellStart"/>
      <w:r>
        <w:rPr>
          <w:lang w:val="pt-BR"/>
        </w:rPr>
        <w:t>pq</w:t>
      </w:r>
      <w:proofErr w:type="spellEnd"/>
      <w:r>
        <w:rPr>
          <w:lang w:val="pt-BR"/>
        </w:rPr>
        <w:t xml:space="preserve"> não tinha com essa </w:t>
      </w:r>
      <w:proofErr w:type="spellStart"/>
      <w:r>
        <w:rPr>
          <w:lang w:val="pt-BR"/>
        </w:rPr>
        <w:t>variacao</w:t>
      </w:r>
      <w:proofErr w:type="spellEnd"/>
      <w:r>
        <w:rPr>
          <w:lang w:val="pt-BR"/>
        </w:rP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4A48" w:rsidRDefault="00244A48" w:rsidP="00DC54C8">
      <w:pPr>
        <w:spacing w:before="0"/>
      </w:pPr>
      <w:r>
        <w:separator/>
      </w:r>
    </w:p>
  </w:endnote>
  <w:endnote w:type="continuationSeparator" w:id="0">
    <w:p w:rsidR="00244A48" w:rsidRDefault="00244A48"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4A48" w:rsidRDefault="00244A48" w:rsidP="00DC54C8">
      <w:pPr>
        <w:spacing w:before="0"/>
      </w:pPr>
      <w:r>
        <w:separator/>
      </w:r>
    </w:p>
  </w:footnote>
  <w:footnote w:type="continuationSeparator" w:id="0">
    <w:p w:rsidR="00244A48" w:rsidRDefault="00244A48"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15" w:rsidRDefault="0097101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20810"/>
    <w:rsid w:val="00021C07"/>
    <w:rsid w:val="000370C2"/>
    <w:rsid w:val="00037CCB"/>
    <w:rsid w:val="000458DB"/>
    <w:rsid w:val="00050AE1"/>
    <w:rsid w:val="000573E0"/>
    <w:rsid w:val="00076956"/>
    <w:rsid w:val="00085B7C"/>
    <w:rsid w:val="00096AC1"/>
    <w:rsid w:val="000975AE"/>
    <w:rsid w:val="000A2B8B"/>
    <w:rsid w:val="000A2F9C"/>
    <w:rsid w:val="000B0602"/>
    <w:rsid w:val="000B17CC"/>
    <w:rsid w:val="000B4353"/>
    <w:rsid w:val="000B73F3"/>
    <w:rsid w:val="000C0739"/>
    <w:rsid w:val="000C20B1"/>
    <w:rsid w:val="000C72CF"/>
    <w:rsid w:val="000D16CB"/>
    <w:rsid w:val="000D2BA4"/>
    <w:rsid w:val="000E1056"/>
    <w:rsid w:val="000E2279"/>
    <w:rsid w:val="000E5A31"/>
    <w:rsid w:val="000F0F27"/>
    <w:rsid w:val="001124A2"/>
    <w:rsid w:val="00121EDC"/>
    <w:rsid w:val="00131ED0"/>
    <w:rsid w:val="00140D3B"/>
    <w:rsid w:val="00150080"/>
    <w:rsid w:val="0016505F"/>
    <w:rsid w:val="00171F41"/>
    <w:rsid w:val="00182EB1"/>
    <w:rsid w:val="00185953"/>
    <w:rsid w:val="00193632"/>
    <w:rsid w:val="001A54F2"/>
    <w:rsid w:val="001B680B"/>
    <w:rsid w:val="001B6BF2"/>
    <w:rsid w:val="001C135D"/>
    <w:rsid w:val="001C2E8F"/>
    <w:rsid w:val="001C65BB"/>
    <w:rsid w:val="001C76F3"/>
    <w:rsid w:val="001D5E68"/>
    <w:rsid w:val="001D622D"/>
    <w:rsid w:val="001E35E9"/>
    <w:rsid w:val="00202DC4"/>
    <w:rsid w:val="00213B01"/>
    <w:rsid w:val="00214BA9"/>
    <w:rsid w:val="00217B53"/>
    <w:rsid w:val="002239A0"/>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94FB5"/>
    <w:rsid w:val="002A4745"/>
    <w:rsid w:val="002A5D79"/>
    <w:rsid w:val="002B06F3"/>
    <w:rsid w:val="002B45D6"/>
    <w:rsid w:val="002C5436"/>
    <w:rsid w:val="002E3C9B"/>
    <w:rsid w:val="002E5B9D"/>
    <w:rsid w:val="002E6E97"/>
    <w:rsid w:val="00301A38"/>
    <w:rsid w:val="00305452"/>
    <w:rsid w:val="003107FB"/>
    <w:rsid w:val="00314DE1"/>
    <w:rsid w:val="00322FBA"/>
    <w:rsid w:val="00322FF0"/>
    <w:rsid w:val="00327ED9"/>
    <w:rsid w:val="00333EB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14F1"/>
    <w:rsid w:val="00401BA6"/>
    <w:rsid w:val="00402416"/>
    <w:rsid w:val="00407BDA"/>
    <w:rsid w:val="00415FF5"/>
    <w:rsid w:val="004161A1"/>
    <w:rsid w:val="00420EE9"/>
    <w:rsid w:val="00423A9C"/>
    <w:rsid w:val="00443721"/>
    <w:rsid w:val="00446950"/>
    <w:rsid w:val="004502F2"/>
    <w:rsid w:val="004539C2"/>
    <w:rsid w:val="00455CEF"/>
    <w:rsid w:val="00455D17"/>
    <w:rsid w:val="00471F2A"/>
    <w:rsid w:val="004744E0"/>
    <w:rsid w:val="004814B4"/>
    <w:rsid w:val="00481CA7"/>
    <w:rsid w:val="00487720"/>
    <w:rsid w:val="004877B3"/>
    <w:rsid w:val="00491604"/>
    <w:rsid w:val="00495566"/>
    <w:rsid w:val="004A6053"/>
    <w:rsid w:val="004D0FBB"/>
    <w:rsid w:val="004E031F"/>
    <w:rsid w:val="004E2D36"/>
    <w:rsid w:val="004E496E"/>
    <w:rsid w:val="004F26DA"/>
    <w:rsid w:val="00517D32"/>
    <w:rsid w:val="00533506"/>
    <w:rsid w:val="00541E34"/>
    <w:rsid w:val="0054382A"/>
    <w:rsid w:val="0054499A"/>
    <w:rsid w:val="00550DC9"/>
    <w:rsid w:val="00553CAC"/>
    <w:rsid w:val="00557004"/>
    <w:rsid w:val="00560A0C"/>
    <w:rsid w:val="00560C21"/>
    <w:rsid w:val="00572ED3"/>
    <w:rsid w:val="00573693"/>
    <w:rsid w:val="005772E5"/>
    <w:rsid w:val="00577881"/>
    <w:rsid w:val="005B64CB"/>
    <w:rsid w:val="005C0167"/>
    <w:rsid w:val="005C0A10"/>
    <w:rsid w:val="005C3422"/>
    <w:rsid w:val="005D4E19"/>
    <w:rsid w:val="005E2A81"/>
    <w:rsid w:val="005F296B"/>
    <w:rsid w:val="005F35AD"/>
    <w:rsid w:val="006174E4"/>
    <w:rsid w:val="006275E2"/>
    <w:rsid w:val="00642D37"/>
    <w:rsid w:val="0064476C"/>
    <w:rsid w:val="0064530A"/>
    <w:rsid w:val="006503B8"/>
    <w:rsid w:val="006549A7"/>
    <w:rsid w:val="0067195F"/>
    <w:rsid w:val="006754C6"/>
    <w:rsid w:val="00685FDD"/>
    <w:rsid w:val="006B086A"/>
    <w:rsid w:val="006B39FF"/>
    <w:rsid w:val="006B4483"/>
    <w:rsid w:val="006B5B40"/>
    <w:rsid w:val="006C3DD6"/>
    <w:rsid w:val="006C4C09"/>
    <w:rsid w:val="006D2BB9"/>
    <w:rsid w:val="006D550F"/>
    <w:rsid w:val="006D6C5E"/>
    <w:rsid w:val="006F27F9"/>
    <w:rsid w:val="007151FF"/>
    <w:rsid w:val="0071626D"/>
    <w:rsid w:val="00721C1F"/>
    <w:rsid w:val="00722892"/>
    <w:rsid w:val="0072438E"/>
    <w:rsid w:val="00724AD8"/>
    <w:rsid w:val="00725A74"/>
    <w:rsid w:val="00735F61"/>
    <w:rsid w:val="00740689"/>
    <w:rsid w:val="00753B38"/>
    <w:rsid w:val="00753F86"/>
    <w:rsid w:val="00762F64"/>
    <w:rsid w:val="00765492"/>
    <w:rsid w:val="007703D1"/>
    <w:rsid w:val="00773285"/>
    <w:rsid w:val="007772EC"/>
    <w:rsid w:val="00781B7F"/>
    <w:rsid w:val="007843CF"/>
    <w:rsid w:val="00787D5F"/>
    <w:rsid w:val="0079008A"/>
    <w:rsid w:val="007913B1"/>
    <w:rsid w:val="00797D68"/>
    <w:rsid w:val="007A0A2E"/>
    <w:rsid w:val="007A37AC"/>
    <w:rsid w:val="007A3B5B"/>
    <w:rsid w:val="007B5BD2"/>
    <w:rsid w:val="007B6E45"/>
    <w:rsid w:val="007C0707"/>
    <w:rsid w:val="007C3957"/>
    <w:rsid w:val="007D2751"/>
    <w:rsid w:val="007D4218"/>
    <w:rsid w:val="007D664E"/>
    <w:rsid w:val="007D68B5"/>
    <w:rsid w:val="007F7D11"/>
    <w:rsid w:val="00803295"/>
    <w:rsid w:val="00806218"/>
    <w:rsid w:val="008139DD"/>
    <w:rsid w:val="00813DE3"/>
    <w:rsid w:val="0081721A"/>
    <w:rsid w:val="008213EE"/>
    <w:rsid w:val="00834802"/>
    <w:rsid w:val="008355AD"/>
    <w:rsid w:val="008470DE"/>
    <w:rsid w:val="008509F8"/>
    <w:rsid w:val="00862447"/>
    <w:rsid w:val="00866FB4"/>
    <w:rsid w:val="00867144"/>
    <w:rsid w:val="00867212"/>
    <w:rsid w:val="00871F30"/>
    <w:rsid w:val="00876939"/>
    <w:rsid w:val="0088204A"/>
    <w:rsid w:val="0088561C"/>
    <w:rsid w:val="00885F3C"/>
    <w:rsid w:val="008903A3"/>
    <w:rsid w:val="008B474F"/>
    <w:rsid w:val="008B4B34"/>
    <w:rsid w:val="008B56D7"/>
    <w:rsid w:val="008B787E"/>
    <w:rsid w:val="008C2FE5"/>
    <w:rsid w:val="008C5701"/>
    <w:rsid w:val="008D0B64"/>
    <w:rsid w:val="008E3EEC"/>
    <w:rsid w:val="009011B2"/>
    <w:rsid w:val="00903E85"/>
    <w:rsid w:val="00911E5F"/>
    <w:rsid w:val="009174E3"/>
    <w:rsid w:val="009252E7"/>
    <w:rsid w:val="00930AD9"/>
    <w:rsid w:val="00932AF5"/>
    <w:rsid w:val="00937378"/>
    <w:rsid w:val="009439B4"/>
    <w:rsid w:val="00943EE3"/>
    <w:rsid w:val="00951242"/>
    <w:rsid w:val="009664D6"/>
    <w:rsid w:val="00970550"/>
    <w:rsid w:val="00971015"/>
    <w:rsid w:val="009848C5"/>
    <w:rsid w:val="00992B2F"/>
    <w:rsid w:val="00993D9F"/>
    <w:rsid w:val="009B62A5"/>
    <w:rsid w:val="009B6341"/>
    <w:rsid w:val="009B6742"/>
    <w:rsid w:val="009B7EF2"/>
    <w:rsid w:val="009C5FBD"/>
    <w:rsid w:val="009C7C7C"/>
    <w:rsid w:val="009D4097"/>
    <w:rsid w:val="009F617F"/>
    <w:rsid w:val="009F6FAB"/>
    <w:rsid w:val="009F7F31"/>
    <w:rsid w:val="00A03EC3"/>
    <w:rsid w:val="00A13D96"/>
    <w:rsid w:val="00A1661E"/>
    <w:rsid w:val="00A223E9"/>
    <w:rsid w:val="00A232F1"/>
    <w:rsid w:val="00A23462"/>
    <w:rsid w:val="00A24E34"/>
    <w:rsid w:val="00A34E51"/>
    <w:rsid w:val="00A41C35"/>
    <w:rsid w:val="00A41F41"/>
    <w:rsid w:val="00A45794"/>
    <w:rsid w:val="00A46C92"/>
    <w:rsid w:val="00A56C7E"/>
    <w:rsid w:val="00A741CD"/>
    <w:rsid w:val="00A764DF"/>
    <w:rsid w:val="00A813DF"/>
    <w:rsid w:val="00AA3BFB"/>
    <w:rsid w:val="00AB0538"/>
    <w:rsid w:val="00AB760F"/>
    <w:rsid w:val="00AC213A"/>
    <w:rsid w:val="00AC44C7"/>
    <w:rsid w:val="00AE3132"/>
    <w:rsid w:val="00AF03B9"/>
    <w:rsid w:val="00AF180C"/>
    <w:rsid w:val="00AF7FB3"/>
    <w:rsid w:val="00B00626"/>
    <w:rsid w:val="00B030F9"/>
    <w:rsid w:val="00B139DA"/>
    <w:rsid w:val="00B14C8C"/>
    <w:rsid w:val="00B20CD6"/>
    <w:rsid w:val="00B223B3"/>
    <w:rsid w:val="00B30C89"/>
    <w:rsid w:val="00B3335A"/>
    <w:rsid w:val="00B41DC6"/>
    <w:rsid w:val="00B46F25"/>
    <w:rsid w:val="00B50DC0"/>
    <w:rsid w:val="00B57D1F"/>
    <w:rsid w:val="00B648B2"/>
    <w:rsid w:val="00B71939"/>
    <w:rsid w:val="00B83ABD"/>
    <w:rsid w:val="00B84A0F"/>
    <w:rsid w:val="00B87F75"/>
    <w:rsid w:val="00B91A10"/>
    <w:rsid w:val="00BB07F2"/>
    <w:rsid w:val="00BB5E3A"/>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611E2"/>
    <w:rsid w:val="00C61F8C"/>
    <w:rsid w:val="00C808AF"/>
    <w:rsid w:val="00C8605D"/>
    <w:rsid w:val="00C86EDD"/>
    <w:rsid w:val="00C87AA8"/>
    <w:rsid w:val="00C92373"/>
    <w:rsid w:val="00CA091A"/>
    <w:rsid w:val="00CA200D"/>
    <w:rsid w:val="00CA2056"/>
    <w:rsid w:val="00CA62B2"/>
    <w:rsid w:val="00CA7C47"/>
    <w:rsid w:val="00CA7D30"/>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65A73"/>
    <w:rsid w:val="00D719F5"/>
    <w:rsid w:val="00D800A1"/>
    <w:rsid w:val="00D800E2"/>
    <w:rsid w:val="00DA0385"/>
    <w:rsid w:val="00DB2EB2"/>
    <w:rsid w:val="00DB5F7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7CFA"/>
    <w:rsid w:val="00E6170D"/>
    <w:rsid w:val="00E6281F"/>
    <w:rsid w:val="00E645B1"/>
    <w:rsid w:val="00E67A24"/>
    <w:rsid w:val="00E7143A"/>
    <w:rsid w:val="00E71FAE"/>
    <w:rsid w:val="00E72DFE"/>
    <w:rsid w:val="00E7446E"/>
    <w:rsid w:val="00E765EC"/>
    <w:rsid w:val="00E84F50"/>
    <w:rsid w:val="00E95C52"/>
    <w:rsid w:val="00EB17E1"/>
    <w:rsid w:val="00EB4D21"/>
    <w:rsid w:val="00EC42EE"/>
    <w:rsid w:val="00EC7F1B"/>
    <w:rsid w:val="00ED546F"/>
    <w:rsid w:val="00EF2A2B"/>
    <w:rsid w:val="00EF2C96"/>
    <w:rsid w:val="00F10CD7"/>
    <w:rsid w:val="00F12A04"/>
    <w:rsid w:val="00F21EF2"/>
    <w:rsid w:val="00F22C91"/>
    <w:rsid w:val="00F25AD7"/>
    <w:rsid w:val="00F333E4"/>
    <w:rsid w:val="00F51C3F"/>
    <w:rsid w:val="00F572BD"/>
    <w:rsid w:val="00F7156D"/>
    <w:rsid w:val="00F74330"/>
    <w:rsid w:val="00F74AB6"/>
    <w:rsid w:val="00F74E31"/>
    <w:rsid w:val="00F75F1F"/>
    <w:rsid w:val="00F82841"/>
    <w:rsid w:val="00F90F62"/>
    <w:rsid w:val="00FA009D"/>
    <w:rsid w:val="00FA2C53"/>
    <w:rsid w:val="00FA2F06"/>
    <w:rsid w:val="00FA3503"/>
    <w:rsid w:val="00FB63E5"/>
    <w:rsid w:val="00FB68AB"/>
    <w:rsid w:val="00FB6CCF"/>
    <w:rsid w:val="00FC17D6"/>
    <w:rsid w:val="00FC5514"/>
    <w:rsid w:val="00FC7CB3"/>
    <w:rsid w:val="00FC7E1F"/>
    <w:rsid w:val="00FD169C"/>
    <w:rsid w:val="00FD1AA4"/>
    <w:rsid w:val="00FD4415"/>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grammar.ccc.commnet.edu/grammar/notorious/that.ht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Data" Target="diagrams/data1.xml"/><Relationship Id="rId18" Type="http://schemas.openxmlformats.org/officeDocument/2006/relationships/image" Target="media/image5.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Layout" Target="diagrams/layout1.xml"/><Relationship Id="rId22" Type="http://schemas.openxmlformats.org/officeDocument/2006/relationships/diagramQuickStyle" Target="diagrams/quickStyle2.xml"/><Relationship Id="rId27"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A661A-4BEF-4403-924E-0630AEAF9914}"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9E9437E3-C03C-448A-AB77-6D5FE67519A7}">
      <dgm:prSet phldrT="[Text]" custT="1"/>
      <dgm:spPr/>
      <dgm:t>
        <a:bodyPr/>
        <a:lstStyle/>
        <a:p>
          <a:r>
            <a:rPr lang="en-US" sz="800" b="1"/>
            <a:t>World</a:t>
          </a:r>
        </a:p>
      </dgm:t>
    </dgm:pt>
    <dgm:pt modelId="{FFF330E8-CD48-4EF3-AE6C-0C42B496B532}" type="parTrans" cxnId="{98A2A7B2-DF40-4B79-9B97-D4AC8B27EF00}">
      <dgm:prSet/>
      <dgm:spPr/>
      <dgm:t>
        <a:bodyPr/>
        <a:lstStyle/>
        <a:p>
          <a:endParaRPr lang="en-US" sz="2400" b="1"/>
        </a:p>
      </dgm:t>
    </dgm:pt>
    <dgm:pt modelId="{7F8DCBDF-4598-4453-BF88-D0551209D1EB}" type="sibTrans" cxnId="{98A2A7B2-DF40-4B79-9B97-D4AC8B27EF00}">
      <dgm:prSet/>
      <dgm:spPr/>
      <dgm:t>
        <a:bodyPr/>
        <a:lstStyle/>
        <a:p>
          <a:endParaRPr lang="en-US" sz="2400" b="1"/>
        </a:p>
      </dgm:t>
    </dgm:pt>
    <dgm:pt modelId="{2E761458-D5D2-4F0B-A4DA-268653F52D2E}">
      <dgm:prSet phldrT="[Text]" custT="1"/>
      <dgm:spPr/>
      <dgm:t>
        <a:bodyPr/>
        <a:lstStyle/>
        <a:p>
          <a:r>
            <a:rPr lang="en-US" sz="800" b="1"/>
            <a:t>Scene 1</a:t>
          </a:r>
        </a:p>
      </dgm:t>
    </dgm:pt>
    <dgm:pt modelId="{47FEFECF-AC70-4F9C-A501-95A566C16036}" type="parTrans" cxnId="{67C9E603-2078-4F9D-A74B-62CC197AB94B}">
      <dgm:prSet/>
      <dgm:spPr/>
      <dgm:t>
        <a:bodyPr/>
        <a:lstStyle/>
        <a:p>
          <a:endParaRPr lang="en-US" sz="2400" b="1"/>
        </a:p>
      </dgm:t>
    </dgm:pt>
    <dgm:pt modelId="{CD7F3198-C56F-4569-AD33-3337F022490E}" type="sibTrans" cxnId="{67C9E603-2078-4F9D-A74B-62CC197AB94B}">
      <dgm:prSet/>
      <dgm:spPr/>
      <dgm:t>
        <a:bodyPr/>
        <a:lstStyle/>
        <a:p>
          <a:endParaRPr lang="en-US" sz="2400" b="1"/>
        </a:p>
      </dgm:t>
    </dgm:pt>
    <dgm:pt modelId="{EEAADAFC-102D-4778-A2E1-F9CDB1354786}">
      <dgm:prSet phldrT="[Text]" custT="1"/>
      <dgm:spPr/>
      <dgm:t>
        <a:bodyPr/>
        <a:lstStyle/>
        <a:p>
          <a:r>
            <a:rPr lang="en-US" sz="800" b="1"/>
            <a:t>Entity A</a:t>
          </a:r>
        </a:p>
      </dgm:t>
    </dgm:pt>
    <dgm:pt modelId="{31A6C6E3-C828-4710-9A9E-EAC5F5A0B65E}" type="parTrans" cxnId="{2DD881E4-825B-4940-B212-228E6607BF9E}">
      <dgm:prSet/>
      <dgm:spPr/>
      <dgm:t>
        <a:bodyPr/>
        <a:lstStyle/>
        <a:p>
          <a:endParaRPr lang="en-US" sz="2400" b="1"/>
        </a:p>
      </dgm:t>
    </dgm:pt>
    <dgm:pt modelId="{52926090-D711-4E53-9FBB-32360B1D6187}" type="sibTrans" cxnId="{2DD881E4-825B-4940-B212-228E6607BF9E}">
      <dgm:prSet/>
      <dgm:spPr/>
      <dgm:t>
        <a:bodyPr/>
        <a:lstStyle/>
        <a:p>
          <a:endParaRPr lang="en-US" sz="2400" b="1"/>
        </a:p>
      </dgm:t>
    </dgm:pt>
    <dgm:pt modelId="{3A715E11-2782-443D-8812-26A7A56DEC32}">
      <dgm:prSet phldrT="[Text]" custT="1"/>
      <dgm:spPr/>
      <dgm:t>
        <a:bodyPr/>
        <a:lstStyle/>
        <a:p>
          <a:r>
            <a:rPr lang="en-US" sz="800" b="1"/>
            <a:t>Entity B</a:t>
          </a:r>
        </a:p>
      </dgm:t>
    </dgm:pt>
    <dgm:pt modelId="{0CE7EDEA-1093-4D7B-B839-824F60595889}" type="parTrans" cxnId="{C98C7E21-8D66-4C9B-8FEA-F73D9F8FA281}">
      <dgm:prSet/>
      <dgm:spPr/>
      <dgm:t>
        <a:bodyPr/>
        <a:lstStyle/>
        <a:p>
          <a:endParaRPr lang="en-US" sz="2400" b="1"/>
        </a:p>
      </dgm:t>
    </dgm:pt>
    <dgm:pt modelId="{F2B6DABE-64AF-4191-8AB6-9D9DC100BE2A}" type="sibTrans" cxnId="{C98C7E21-8D66-4C9B-8FEA-F73D9F8FA281}">
      <dgm:prSet/>
      <dgm:spPr/>
      <dgm:t>
        <a:bodyPr/>
        <a:lstStyle/>
        <a:p>
          <a:endParaRPr lang="en-US" sz="2400" b="1"/>
        </a:p>
      </dgm:t>
    </dgm:pt>
    <dgm:pt modelId="{2C91015B-D9CE-4D94-AC9D-2A78389DB0EC}">
      <dgm:prSet phldrT="[Text]" custT="1"/>
      <dgm:spPr/>
      <dgm:t>
        <a:bodyPr/>
        <a:lstStyle/>
        <a:p>
          <a:r>
            <a:rPr lang="en-US" sz="800" b="1"/>
            <a:t>Action List</a:t>
          </a:r>
        </a:p>
      </dgm:t>
    </dgm:pt>
    <dgm:pt modelId="{6EC8786E-0C8D-4E52-B9F9-CADCB5E7ABFB}" type="parTrans" cxnId="{8B1658EF-7B5B-475C-A69B-BA4B8A6E4DB8}">
      <dgm:prSet/>
      <dgm:spPr/>
      <dgm:t>
        <a:bodyPr/>
        <a:lstStyle/>
        <a:p>
          <a:endParaRPr lang="en-US" sz="2400" b="1"/>
        </a:p>
      </dgm:t>
    </dgm:pt>
    <dgm:pt modelId="{2016F609-3CDA-4DCE-AE9F-B3661A57C409}" type="sibTrans" cxnId="{8B1658EF-7B5B-475C-A69B-BA4B8A6E4DB8}">
      <dgm:prSet/>
      <dgm:spPr/>
      <dgm:t>
        <a:bodyPr/>
        <a:lstStyle/>
        <a:p>
          <a:endParaRPr lang="en-US" sz="2400" b="1"/>
        </a:p>
      </dgm:t>
    </dgm:pt>
    <dgm:pt modelId="{8718C682-FD34-4735-B6FD-6E50646781EE}">
      <dgm:prSet phldrT="[Text]" custT="1"/>
      <dgm:spPr/>
      <dgm:t>
        <a:bodyPr/>
        <a:lstStyle/>
        <a:p>
          <a:r>
            <a:rPr lang="en-US" sz="800" b="1"/>
            <a:t>Action A</a:t>
          </a:r>
        </a:p>
      </dgm:t>
    </dgm:pt>
    <dgm:pt modelId="{EA7370C1-D18E-45D3-B874-9EC2ECB7CBA7}" type="parTrans" cxnId="{DA7E55B3-6F9E-4FAE-A984-4C41F1250FC7}">
      <dgm:prSet/>
      <dgm:spPr/>
      <dgm:t>
        <a:bodyPr/>
        <a:lstStyle/>
        <a:p>
          <a:endParaRPr lang="en-US" sz="2400" b="1"/>
        </a:p>
      </dgm:t>
    </dgm:pt>
    <dgm:pt modelId="{04DCB661-E99C-46D0-A490-FE4AE57336D1}" type="sibTrans" cxnId="{DA7E55B3-6F9E-4FAE-A984-4C41F1250FC7}">
      <dgm:prSet/>
      <dgm:spPr/>
      <dgm:t>
        <a:bodyPr/>
        <a:lstStyle/>
        <a:p>
          <a:endParaRPr lang="en-US" sz="2400" b="1"/>
        </a:p>
      </dgm:t>
    </dgm:pt>
    <dgm:pt modelId="{4F61C8A7-7708-4DCD-8FAD-0D093CB59910}">
      <dgm:prSet phldrT="[Text]" custT="1"/>
      <dgm:spPr/>
      <dgm:t>
        <a:bodyPr/>
        <a:lstStyle/>
        <a:p>
          <a:r>
            <a:rPr lang="en-US" sz="800" b="1"/>
            <a:t>Action B</a:t>
          </a:r>
        </a:p>
      </dgm:t>
    </dgm:pt>
    <dgm:pt modelId="{47DA70D4-4EDE-4C6B-88CC-CFED254D69CF}" type="parTrans" cxnId="{BB5AC83C-870E-4157-8A19-80D7224057F2}">
      <dgm:prSet/>
      <dgm:spPr/>
      <dgm:t>
        <a:bodyPr/>
        <a:lstStyle/>
        <a:p>
          <a:endParaRPr lang="en-US" sz="2400" b="1"/>
        </a:p>
      </dgm:t>
    </dgm:pt>
    <dgm:pt modelId="{A79538E7-BEA4-4E3C-85CB-824E5A8CC3EE}" type="sibTrans" cxnId="{BB5AC83C-870E-4157-8A19-80D7224057F2}">
      <dgm:prSet/>
      <dgm:spPr/>
      <dgm:t>
        <a:bodyPr/>
        <a:lstStyle/>
        <a:p>
          <a:endParaRPr lang="en-US" sz="2400" b="1"/>
        </a:p>
      </dgm:t>
    </dgm:pt>
    <dgm:pt modelId="{AFD8EE0F-BB33-43FC-ADF7-2266E646A094}">
      <dgm:prSet phldrT="[Text]" custT="1"/>
      <dgm:spPr/>
      <dgm:t>
        <a:bodyPr/>
        <a:lstStyle/>
        <a:p>
          <a:r>
            <a:rPr lang="en-US" sz="800" b="1"/>
            <a:t>...</a:t>
          </a:r>
        </a:p>
      </dgm:t>
    </dgm:pt>
    <dgm:pt modelId="{15193B20-57D9-4B24-A722-18BBDE9E175C}" type="parTrans" cxnId="{78AF5B87-ED48-4951-ABDD-BFB8949F4764}">
      <dgm:prSet/>
      <dgm:spPr/>
      <dgm:t>
        <a:bodyPr/>
        <a:lstStyle/>
        <a:p>
          <a:endParaRPr lang="en-US" sz="2400" b="1"/>
        </a:p>
      </dgm:t>
    </dgm:pt>
    <dgm:pt modelId="{84849F7D-8403-41A7-8BA2-D34C7886CA62}" type="sibTrans" cxnId="{78AF5B87-ED48-4951-ABDD-BFB8949F4764}">
      <dgm:prSet/>
      <dgm:spPr/>
      <dgm:t>
        <a:bodyPr/>
        <a:lstStyle/>
        <a:p>
          <a:endParaRPr lang="en-US" sz="2400" b="1"/>
        </a:p>
      </dgm:t>
    </dgm:pt>
    <dgm:pt modelId="{701BC080-C9D3-494A-97BA-15CEE620690D}">
      <dgm:prSet phldrT="[Text]" custT="1"/>
      <dgm:spPr/>
      <dgm:t>
        <a:bodyPr/>
        <a:lstStyle/>
        <a:p>
          <a:r>
            <a:rPr lang="en-US" sz="800" b="1"/>
            <a:t>Scene 2</a:t>
          </a:r>
        </a:p>
      </dgm:t>
    </dgm:pt>
    <dgm:pt modelId="{F63D5E74-D0C5-4A90-9E6F-03BE87691DCA}" type="parTrans" cxnId="{A13CCEE7-B60C-4E47-9ABF-31603A1CA1CD}">
      <dgm:prSet/>
      <dgm:spPr/>
      <dgm:t>
        <a:bodyPr/>
        <a:lstStyle/>
        <a:p>
          <a:endParaRPr lang="en-US" sz="2400" b="1"/>
        </a:p>
      </dgm:t>
    </dgm:pt>
    <dgm:pt modelId="{736DC1C0-7688-4CFA-A6F3-C7605AE6F5CE}" type="sibTrans" cxnId="{A13CCEE7-B60C-4E47-9ABF-31603A1CA1CD}">
      <dgm:prSet/>
      <dgm:spPr/>
      <dgm:t>
        <a:bodyPr/>
        <a:lstStyle/>
        <a:p>
          <a:endParaRPr lang="en-US" sz="2400" b="1"/>
        </a:p>
      </dgm:t>
    </dgm:pt>
    <dgm:pt modelId="{B8DABCB3-4BE4-49BB-B226-C6D119159FDF}">
      <dgm:prSet phldrT="[Text]" custT="1"/>
      <dgm:spPr/>
      <dgm:t>
        <a:bodyPr/>
        <a:lstStyle/>
        <a:p>
          <a:r>
            <a:rPr lang="en-US" sz="800" b="1"/>
            <a:t>Entity X</a:t>
          </a:r>
        </a:p>
      </dgm:t>
    </dgm:pt>
    <dgm:pt modelId="{DD40CA9F-5E91-4B81-8CF3-E0D13193F031}" type="parTrans" cxnId="{1E04FC40-B259-4F27-BBC5-90A422A3F25C}">
      <dgm:prSet/>
      <dgm:spPr/>
      <dgm:t>
        <a:bodyPr/>
        <a:lstStyle/>
        <a:p>
          <a:endParaRPr lang="en-US" sz="2400" b="1"/>
        </a:p>
      </dgm:t>
    </dgm:pt>
    <dgm:pt modelId="{E2879F30-06D4-426B-9936-5083A3B90111}" type="sibTrans" cxnId="{1E04FC40-B259-4F27-BBC5-90A422A3F25C}">
      <dgm:prSet/>
      <dgm:spPr/>
      <dgm:t>
        <a:bodyPr/>
        <a:lstStyle/>
        <a:p>
          <a:endParaRPr lang="en-US" sz="2400" b="1"/>
        </a:p>
      </dgm:t>
    </dgm:pt>
    <dgm:pt modelId="{315652E5-15F1-4708-BD15-22B2BD30CBE6}">
      <dgm:prSet phldrT="[Text]" custT="1"/>
      <dgm:spPr/>
      <dgm:t>
        <a:bodyPr/>
        <a:lstStyle/>
        <a:p>
          <a:r>
            <a:rPr lang="en-US" sz="800" b="1"/>
            <a:t>Entity Y</a:t>
          </a:r>
        </a:p>
      </dgm:t>
    </dgm:pt>
    <dgm:pt modelId="{033F39BB-CB5E-4FF6-903B-3B470D3FF942}" type="parTrans" cxnId="{431A343C-2F49-4524-83C5-053BF0BE55E5}">
      <dgm:prSet/>
      <dgm:spPr/>
      <dgm:t>
        <a:bodyPr/>
        <a:lstStyle/>
        <a:p>
          <a:endParaRPr lang="en-US" sz="2400" b="1"/>
        </a:p>
      </dgm:t>
    </dgm:pt>
    <dgm:pt modelId="{11533ABB-7BFF-42CD-9495-F7926BE66C95}" type="sibTrans" cxnId="{431A343C-2F49-4524-83C5-053BF0BE55E5}">
      <dgm:prSet/>
      <dgm:spPr/>
      <dgm:t>
        <a:bodyPr/>
        <a:lstStyle/>
        <a:p>
          <a:endParaRPr lang="en-US" sz="2400" b="1"/>
        </a:p>
      </dgm:t>
    </dgm:pt>
    <dgm:pt modelId="{6ABFC243-C0FC-411B-85E4-9C4FE565EAFC}">
      <dgm:prSet phldrT="[Text]" custT="1"/>
      <dgm:spPr/>
      <dgm:t>
        <a:bodyPr/>
        <a:lstStyle/>
        <a:p>
          <a:r>
            <a:rPr lang="en-US" sz="800" b="1"/>
            <a:t>Action List</a:t>
          </a:r>
        </a:p>
      </dgm:t>
    </dgm:pt>
    <dgm:pt modelId="{B711ED03-6ADC-44D3-BC5D-05F587F285EC}" type="parTrans" cxnId="{639C09F0-5A3F-4D9D-93B4-21B9F7FE4BA3}">
      <dgm:prSet/>
      <dgm:spPr/>
      <dgm:t>
        <a:bodyPr/>
        <a:lstStyle/>
        <a:p>
          <a:endParaRPr lang="en-US" sz="2400" b="1"/>
        </a:p>
      </dgm:t>
    </dgm:pt>
    <dgm:pt modelId="{9E8780C3-A15C-4455-A389-20DDA5F6A7AE}" type="sibTrans" cxnId="{639C09F0-5A3F-4D9D-93B4-21B9F7FE4BA3}">
      <dgm:prSet/>
      <dgm:spPr/>
      <dgm:t>
        <a:bodyPr/>
        <a:lstStyle/>
        <a:p>
          <a:endParaRPr lang="en-US" sz="2400" b="1"/>
        </a:p>
      </dgm:t>
    </dgm:pt>
    <dgm:pt modelId="{3DCCD0FF-67BD-444F-BB48-46996068C3EC}">
      <dgm:prSet phldrT="[Text]" custT="1"/>
      <dgm:spPr/>
      <dgm:t>
        <a:bodyPr/>
        <a:lstStyle/>
        <a:p>
          <a:r>
            <a:rPr lang="en-US" sz="800" b="1"/>
            <a:t>Action A</a:t>
          </a:r>
        </a:p>
      </dgm:t>
    </dgm:pt>
    <dgm:pt modelId="{40F894DB-E79B-4791-B946-058439884CB8}" type="parTrans" cxnId="{3E4D1979-B87D-4CE7-BB4A-94B39ECB528D}">
      <dgm:prSet/>
      <dgm:spPr/>
      <dgm:t>
        <a:bodyPr/>
        <a:lstStyle/>
        <a:p>
          <a:endParaRPr lang="en-US" sz="2400" b="1"/>
        </a:p>
      </dgm:t>
    </dgm:pt>
    <dgm:pt modelId="{3CA33294-E108-4E3E-A4E6-646E5B93537C}" type="sibTrans" cxnId="{3E4D1979-B87D-4CE7-BB4A-94B39ECB528D}">
      <dgm:prSet/>
      <dgm:spPr/>
      <dgm:t>
        <a:bodyPr/>
        <a:lstStyle/>
        <a:p>
          <a:endParaRPr lang="en-US" sz="2400" b="1"/>
        </a:p>
      </dgm:t>
    </dgm:pt>
    <dgm:pt modelId="{0D64E0A4-5C16-4AD8-9961-C137A76A8674}">
      <dgm:prSet phldrT="[Text]" custT="1"/>
      <dgm:spPr/>
      <dgm:t>
        <a:bodyPr/>
        <a:lstStyle/>
        <a:p>
          <a:r>
            <a:rPr lang="en-US" sz="800" b="1"/>
            <a:t>Action B</a:t>
          </a:r>
        </a:p>
      </dgm:t>
    </dgm:pt>
    <dgm:pt modelId="{2180F5B7-50A9-4F6E-9AD4-4B23F9D01339}" type="parTrans" cxnId="{90A6E97A-CDDF-4A7B-A72A-AECB0795DD24}">
      <dgm:prSet/>
      <dgm:spPr/>
      <dgm:t>
        <a:bodyPr/>
        <a:lstStyle/>
        <a:p>
          <a:endParaRPr lang="en-US" sz="2400" b="1"/>
        </a:p>
      </dgm:t>
    </dgm:pt>
    <dgm:pt modelId="{E1D17E2A-CE77-456B-ABB4-A7A1911AA31F}" type="sibTrans" cxnId="{90A6E97A-CDDF-4A7B-A72A-AECB0795DD24}">
      <dgm:prSet/>
      <dgm:spPr/>
      <dgm:t>
        <a:bodyPr/>
        <a:lstStyle/>
        <a:p>
          <a:endParaRPr lang="en-US" sz="2400" b="1"/>
        </a:p>
      </dgm:t>
    </dgm:pt>
    <dgm:pt modelId="{F54B8741-5F08-4880-ACD7-C52319088C11}">
      <dgm:prSet phldrT="[Text]" custT="1"/>
      <dgm:spPr/>
      <dgm:t>
        <a:bodyPr/>
        <a:lstStyle/>
        <a:p>
          <a:r>
            <a:rPr lang="en-US" sz="800" b="1"/>
            <a:t>...</a:t>
          </a:r>
        </a:p>
      </dgm:t>
    </dgm:pt>
    <dgm:pt modelId="{FD4E485C-2F3C-4831-94EB-9FA4153D11A0}" type="parTrans" cxnId="{ABD4B6FC-9C2D-4CDB-BBE8-0442C00C9ACB}">
      <dgm:prSet/>
      <dgm:spPr/>
      <dgm:t>
        <a:bodyPr/>
        <a:lstStyle/>
        <a:p>
          <a:endParaRPr lang="en-US" sz="2400" b="1"/>
        </a:p>
      </dgm:t>
    </dgm:pt>
    <dgm:pt modelId="{47A7BC17-1934-4BA0-B10E-127CBBDF38B6}" type="sibTrans" cxnId="{ABD4B6FC-9C2D-4CDB-BBE8-0442C00C9ACB}">
      <dgm:prSet/>
      <dgm:spPr/>
      <dgm:t>
        <a:bodyPr/>
        <a:lstStyle/>
        <a:p>
          <a:endParaRPr lang="en-US" sz="2400" b="1"/>
        </a:p>
      </dgm:t>
    </dgm:pt>
    <dgm:pt modelId="{D4B4218E-4613-46A8-B7DF-69519E9FA41E}">
      <dgm:prSet phldrT="[Text]" custT="1"/>
      <dgm:spPr/>
      <dgm:t>
        <a:bodyPr/>
        <a:lstStyle/>
        <a:p>
          <a:r>
            <a:rPr lang="en-US" sz="800" b="1"/>
            <a:t>...</a:t>
          </a:r>
        </a:p>
      </dgm:t>
    </dgm:pt>
    <dgm:pt modelId="{A292785D-72BD-4183-9EC5-234D4AC06DC5}" type="parTrans" cxnId="{38B2D880-F8FF-41E5-B94A-3DC105962887}">
      <dgm:prSet/>
      <dgm:spPr/>
      <dgm:t>
        <a:bodyPr/>
        <a:lstStyle/>
        <a:p>
          <a:endParaRPr lang="en-US" sz="2400" b="1"/>
        </a:p>
      </dgm:t>
    </dgm:pt>
    <dgm:pt modelId="{3D7F389C-3798-4E11-A194-AD67068FF5DC}" type="sibTrans" cxnId="{38B2D880-F8FF-41E5-B94A-3DC105962887}">
      <dgm:prSet/>
      <dgm:spPr/>
      <dgm:t>
        <a:bodyPr/>
        <a:lstStyle/>
        <a:p>
          <a:endParaRPr lang="en-US" sz="2400" b="1"/>
        </a:p>
      </dgm:t>
    </dgm:pt>
    <dgm:pt modelId="{3269B414-A36E-4BB7-B3F8-371BE2827A73}">
      <dgm:prSet phldrT="[Text]" custT="1"/>
      <dgm:spPr/>
      <dgm:t>
        <a:bodyPr/>
        <a:lstStyle/>
        <a:p>
          <a:r>
            <a:rPr lang="en-US" sz="800" b="1"/>
            <a:t>...</a:t>
          </a:r>
        </a:p>
      </dgm:t>
    </dgm:pt>
    <dgm:pt modelId="{C337887D-1E90-41BD-B6AA-0C78FDD7E169}" type="parTrans" cxnId="{8C081D5C-8F7F-49F9-AAB3-7C72F7D17E10}">
      <dgm:prSet/>
      <dgm:spPr/>
      <dgm:t>
        <a:bodyPr/>
        <a:lstStyle/>
        <a:p>
          <a:endParaRPr lang="en-US" sz="2400" b="1"/>
        </a:p>
      </dgm:t>
    </dgm:pt>
    <dgm:pt modelId="{0A29904C-F622-4543-9729-752F1A76F215}" type="sibTrans" cxnId="{8C081D5C-8F7F-49F9-AAB3-7C72F7D17E10}">
      <dgm:prSet/>
      <dgm:spPr/>
      <dgm:t>
        <a:bodyPr/>
        <a:lstStyle/>
        <a:p>
          <a:endParaRPr lang="en-US" sz="2400" b="1"/>
        </a:p>
      </dgm:t>
    </dgm:pt>
    <dgm:pt modelId="{FBBCAFCE-65EB-4DFA-90CD-25CD77B92655}">
      <dgm:prSet phldrT="[Text]" custT="1"/>
      <dgm:spPr/>
      <dgm:t>
        <a:bodyPr/>
        <a:lstStyle/>
        <a:p>
          <a:r>
            <a:rPr lang="en-US" sz="800" b="1"/>
            <a:t>...</a:t>
          </a:r>
        </a:p>
      </dgm:t>
    </dgm:pt>
    <dgm:pt modelId="{250B3B3C-B7AE-4C09-99CB-AA007B0826F7}" type="parTrans" cxnId="{FBE45E71-4BC7-43B3-983B-0823AB6E317E}">
      <dgm:prSet/>
      <dgm:spPr/>
      <dgm:t>
        <a:bodyPr/>
        <a:lstStyle/>
        <a:p>
          <a:endParaRPr lang="en-US" sz="2400" b="1"/>
        </a:p>
      </dgm:t>
    </dgm:pt>
    <dgm:pt modelId="{52DDD814-08DB-4357-887B-FEE75E25FD88}" type="sibTrans" cxnId="{FBE45E71-4BC7-43B3-983B-0823AB6E317E}">
      <dgm:prSet/>
      <dgm:spPr/>
      <dgm:t>
        <a:bodyPr/>
        <a:lstStyle/>
        <a:p>
          <a:endParaRPr lang="en-US" sz="2400" b="1"/>
        </a:p>
      </dgm:t>
    </dgm:pt>
    <dgm:pt modelId="{0819E76F-547A-48A6-9F7B-D5289582814D}" type="pres">
      <dgm:prSet presAssocID="{CDAA661A-4BEF-4403-924E-0630AEAF9914}" presName="hierChild1" presStyleCnt="0">
        <dgm:presLayoutVars>
          <dgm:chPref val="1"/>
          <dgm:dir/>
          <dgm:animOne val="branch"/>
          <dgm:animLvl val="lvl"/>
          <dgm:resizeHandles/>
        </dgm:presLayoutVars>
      </dgm:prSet>
      <dgm:spPr/>
      <dgm:t>
        <a:bodyPr/>
        <a:lstStyle/>
        <a:p>
          <a:endParaRPr lang="en-US"/>
        </a:p>
      </dgm:t>
    </dgm:pt>
    <dgm:pt modelId="{7ECD1B15-2B0A-406E-B6AE-211D1B364E64}" type="pres">
      <dgm:prSet presAssocID="{9E9437E3-C03C-448A-AB77-6D5FE67519A7}" presName="hierRoot1" presStyleCnt="0"/>
      <dgm:spPr/>
    </dgm:pt>
    <dgm:pt modelId="{E641D526-4D8D-48F6-8C59-3901E22DB9D1}" type="pres">
      <dgm:prSet presAssocID="{9E9437E3-C03C-448A-AB77-6D5FE67519A7}" presName="composite" presStyleCnt="0"/>
      <dgm:spPr/>
    </dgm:pt>
    <dgm:pt modelId="{635448A6-F0DF-478D-8AA9-E142C2A03826}" type="pres">
      <dgm:prSet presAssocID="{9E9437E3-C03C-448A-AB77-6D5FE67519A7}" presName="background" presStyleLbl="node0" presStyleIdx="0" presStyleCnt="1"/>
      <dgm:spPr/>
    </dgm:pt>
    <dgm:pt modelId="{4F20B790-13FF-4920-BC1C-7FEEF492F62C}" type="pres">
      <dgm:prSet presAssocID="{9E9437E3-C03C-448A-AB77-6D5FE67519A7}" presName="text" presStyleLbl="fgAcc0" presStyleIdx="0" presStyleCnt="1">
        <dgm:presLayoutVars>
          <dgm:chPref val="3"/>
        </dgm:presLayoutVars>
      </dgm:prSet>
      <dgm:spPr/>
      <dgm:t>
        <a:bodyPr/>
        <a:lstStyle/>
        <a:p>
          <a:endParaRPr lang="en-US"/>
        </a:p>
      </dgm:t>
    </dgm:pt>
    <dgm:pt modelId="{3F316E6A-BEA5-4172-8B00-F77035605CE0}" type="pres">
      <dgm:prSet presAssocID="{9E9437E3-C03C-448A-AB77-6D5FE67519A7}" presName="hierChild2" presStyleCnt="0"/>
      <dgm:spPr/>
    </dgm:pt>
    <dgm:pt modelId="{79624C58-1741-46F4-9AFC-EDF2D51D4472}" type="pres">
      <dgm:prSet presAssocID="{47FEFECF-AC70-4F9C-A501-95A566C16036}" presName="Name10" presStyleLbl="parChTrans1D2" presStyleIdx="0" presStyleCnt="3"/>
      <dgm:spPr/>
      <dgm:t>
        <a:bodyPr/>
        <a:lstStyle/>
        <a:p>
          <a:endParaRPr lang="en-US"/>
        </a:p>
      </dgm:t>
    </dgm:pt>
    <dgm:pt modelId="{E3AEE2EE-ACC9-40BC-BAD9-06F17E339F77}" type="pres">
      <dgm:prSet presAssocID="{2E761458-D5D2-4F0B-A4DA-268653F52D2E}" presName="hierRoot2" presStyleCnt="0"/>
      <dgm:spPr/>
    </dgm:pt>
    <dgm:pt modelId="{4A0C9D43-BF2F-4282-884A-EC58E911423C}" type="pres">
      <dgm:prSet presAssocID="{2E761458-D5D2-4F0B-A4DA-268653F52D2E}" presName="composite2" presStyleCnt="0"/>
      <dgm:spPr/>
    </dgm:pt>
    <dgm:pt modelId="{D88A1146-64CF-4131-9550-C6A9E1FF9600}" type="pres">
      <dgm:prSet presAssocID="{2E761458-D5D2-4F0B-A4DA-268653F52D2E}" presName="background2" presStyleLbl="node2" presStyleIdx="0" presStyleCnt="3"/>
      <dgm:spPr/>
    </dgm:pt>
    <dgm:pt modelId="{AC98B2BF-DB32-4662-9C0F-53CC79E91017}" type="pres">
      <dgm:prSet presAssocID="{2E761458-D5D2-4F0B-A4DA-268653F52D2E}" presName="text2" presStyleLbl="fgAcc2" presStyleIdx="0" presStyleCnt="3">
        <dgm:presLayoutVars>
          <dgm:chPref val="3"/>
        </dgm:presLayoutVars>
      </dgm:prSet>
      <dgm:spPr/>
      <dgm:t>
        <a:bodyPr/>
        <a:lstStyle/>
        <a:p>
          <a:endParaRPr lang="en-US"/>
        </a:p>
      </dgm:t>
    </dgm:pt>
    <dgm:pt modelId="{714ADD8D-F3FF-4A47-ABBC-11492083D5FA}" type="pres">
      <dgm:prSet presAssocID="{2E761458-D5D2-4F0B-A4DA-268653F52D2E}" presName="hierChild3" presStyleCnt="0"/>
      <dgm:spPr/>
    </dgm:pt>
    <dgm:pt modelId="{4565A164-E370-4C5B-B494-7865E0EB17D8}" type="pres">
      <dgm:prSet presAssocID="{31A6C6E3-C828-4710-9A9E-EAC5F5A0B65E}" presName="Name17" presStyleLbl="parChTrans1D3" presStyleIdx="0" presStyleCnt="6"/>
      <dgm:spPr/>
      <dgm:t>
        <a:bodyPr/>
        <a:lstStyle/>
        <a:p>
          <a:endParaRPr lang="en-US"/>
        </a:p>
      </dgm:t>
    </dgm:pt>
    <dgm:pt modelId="{78FCFF42-C1FA-4DCB-9B6D-C27C332287ED}" type="pres">
      <dgm:prSet presAssocID="{EEAADAFC-102D-4778-A2E1-F9CDB1354786}" presName="hierRoot3" presStyleCnt="0"/>
      <dgm:spPr/>
    </dgm:pt>
    <dgm:pt modelId="{06823124-23A7-4628-A115-4DD920C7DD1B}" type="pres">
      <dgm:prSet presAssocID="{EEAADAFC-102D-4778-A2E1-F9CDB1354786}" presName="composite3" presStyleCnt="0"/>
      <dgm:spPr/>
    </dgm:pt>
    <dgm:pt modelId="{82BC4998-AD16-4377-91A9-727CDDC0130C}" type="pres">
      <dgm:prSet presAssocID="{EEAADAFC-102D-4778-A2E1-F9CDB1354786}" presName="background3" presStyleLbl="node3" presStyleIdx="0" presStyleCnt="6"/>
      <dgm:spPr/>
    </dgm:pt>
    <dgm:pt modelId="{DC1CB872-9C05-4F25-B0E3-2EBDE327DDD9}" type="pres">
      <dgm:prSet presAssocID="{EEAADAFC-102D-4778-A2E1-F9CDB1354786}" presName="text3" presStyleLbl="fgAcc3" presStyleIdx="0" presStyleCnt="6">
        <dgm:presLayoutVars>
          <dgm:chPref val="3"/>
        </dgm:presLayoutVars>
      </dgm:prSet>
      <dgm:spPr/>
      <dgm:t>
        <a:bodyPr/>
        <a:lstStyle/>
        <a:p>
          <a:endParaRPr lang="en-US"/>
        </a:p>
      </dgm:t>
    </dgm:pt>
    <dgm:pt modelId="{1955EF01-5B20-47A5-B0E7-8C0891A0DB40}" type="pres">
      <dgm:prSet presAssocID="{EEAADAFC-102D-4778-A2E1-F9CDB1354786}" presName="hierChild4" presStyleCnt="0"/>
      <dgm:spPr/>
    </dgm:pt>
    <dgm:pt modelId="{D3D3B3D3-D91F-484A-92D1-FBC47C15D405}" type="pres">
      <dgm:prSet presAssocID="{0CE7EDEA-1093-4D7B-B839-824F60595889}" presName="Name17" presStyleLbl="parChTrans1D3" presStyleIdx="1" presStyleCnt="6"/>
      <dgm:spPr/>
      <dgm:t>
        <a:bodyPr/>
        <a:lstStyle/>
        <a:p>
          <a:endParaRPr lang="en-US"/>
        </a:p>
      </dgm:t>
    </dgm:pt>
    <dgm:pt modelId="{FF93804C-119B-4ED7-8D1D-4592D9C013B5}" type="pres">
      <dgm:prSet presAssocID="{3A715E11-2782-443D-8812-26A7A56DEC32}" presName="hierRoot3" presStyleCnt="0"/>
      <dgm:spPr/>
    </dgm:pt>
    <dgm:pt modelId="{88A4453C-3DCD-4043-9A45-0D377468FEBB}" type="pres">
      <dgm:prSet presAssocID="{3A715E11-2782-443D-8812-26A7A56DEC32}" presName="composite3" presStyleCnt="0"/>
      <dgm:spPr/>
    </dgm:pt>
    <dgm:pt modelId="{3AC40D63-C3EE-41C3-808F-A8A8F66D511D}" type="pres">
      <dgm:prSet presAssocID="{3A715E11-2782-443D-8812-26A7A56DEC32}" presName="background3" presStyleLbl="node3" presStyleIdx="1" presStyleCnt="6"/>
      <dgm:spPr/>
    </dgm:pt>
    <dgm:pt modelId="{DB2FF858-5275-4184-AF53-2D48A5A09D42}" type="pres">
      <dgm:prSet presAssocID="{3A715E11-2782-443D-8812-26A7A56DEC32}" presName="text3" presStyleLbl="fgAcc3" presStyleIdx="1" presStyleCnt="6">
        <dgm:presLayoutVars>
          <dgm:chPref val="3"/>
        </dgm:presLayoutVars>
      </dgm:prSet>
      <dgm:spPr/>
      <dgm:t>
        <a:bodyPr/>
        <a:lstStyle/>
        <a:p>
          <a:endParaRPr lang="en-US"/>
        </a:p>
      </dgm:t>
    </dgm:pt>
    <dgm:pt modelId="{D2C95C6E-EE31-4591-8909-69E56C216D3C}" type="pres">
      <dgm:prSet presAssocID="{3A715E11-2782-443D-8812-26A7A56DEC32}" presName="hierChild4" presStyleCnt="0"/>
      <dgm:spPr/>
    </dgm:pt>
    <dgm:pt modelId="{1D39D5CA-F228-4320-959A-AB2095078600}" type="pres">
      <dgm:prSet presAssocID="{6EC8786E-0C8D-4E52-B9F9-CADCB5E7ABFB}" presName="Name23" presStyleLbl="parChTrans1D4" presStyleIdx="0" presStyleCnt="8"/>
      <dgm:spPr/>
      <dgm:t>
        <a:bodyPr/>
        <a:lstStyle/>
        <a:p>
          <a:endParaRPr lang="en-US"/>
        </a:p>
      </dgm:t>
    </dgm:pt>
    <dgm:pt modelId="{3B56ACF0-6C04-4A2A-B8A5-7E4699FEA08E}" type="pres">
      <dgm:prSet presAssocID="{2C91015B-D9CE-4D94-AC9D-2A78389DB0EC}" presName="hierRoot4" presStyleCnt="0"/>
      <dgm:spPr/>
    </dgm:pt>
    <dgm:pt modelId="{6BCFF7EA-D2CC-4C96-8BF6-0118D6BFD1C6}" type="pres">
      <dgm:prSet presAssocID="{2C91015B-D9CE-4D94-AC9D-2A78389DB0EC}" presName="composite4" presStyleCnt="0"/>
      <dgm:spPr/>
    </dgm:pt>
    <dgm:pt modelId="{B4EC51ED-519A-4578-8BDD-6833A90E8BAD}" type="pres">
      <dgm:prSet presAssocID="{2C91015B-D9CE-4D94-AC9D-2A78389DB0EC}" presName="background4" presStyleLbl="node4" presStyleIdx="0" presStyleCnt="8"/>
      <dgm:spPr/>
    </dgm:pt>
    <dgm:pt modelId="{C0665EDE-3D2A-4F64-B515-36B0164DE301}" type="pres">
      <dgm:prSet presAssocID="{2C91015B-D9CE-4D94-AC9D-2A78389DB0EC}" presName="text4" presStyleLbl="fgAcc4" presStyleIdx="0" presStyleCnt="8">
        <dgm:presLayoutVars>
          <dgm:chPref val="3"/>
        </dgm:presLayoutVars>
      </dgm:prSet>
      <dgm:spPr/>
      <dgm:t>
        <a:bodyPr/>
        <a:lstStyle/>
        <a:p>
          <a:endParaRPr lang="en-US"/>
        </a:p>
      </dgm:t>
    </dgm:pt>
    <dgm:pt modelId="{1F53C124-B66B-4427-9FB1-B469369CDF29}" type="pres">
      <dgm:prSet presAssocID="{2C91015B-D9CE-4D94-AC9D-2A78389DB0EC}" presName="hierChild5" presStyleCnt="0"/>
      <dgm:spPr/>
    </dgm:pt>
    <dgm:pt modelId="{16384994-AD1E-4B90-A5D7-5D2F90ED0B14}" type="pres">
      <dgm:prSet presAssocID="{EA7370C1-D18E-45D3-B874-9EC2ECB7CBA7}" presName="Name23" presStyleLbl="parChTrans1D4" presStyleIdx="1" presStyleCnt="8"/>
      <dgm:spPr/>
      <dgm:t>
        <a:bodyPr/>
        <a:lstStyle/>
        <a:p>
          <a:endParaRPr lang="en-US"/>
        </a:p>
      </dgm:t>
    </dgm:pt>
    <dgm:pt modelId="{A52D19CC-00E8-4A4B-A66F-B81F8D65261D}" type="pres">
      <dgm:prSet presAssocID="{8718C682-FD34-4735-B6FD-6E50646781EE}" presName="hierRoot4" presStyleCnt="0"/>
      <dgm:spPr/>
    </dgm:pt>
    <dgm:pt modelId="{F431B9E8-9355-44C7-8E69-8321659CA57C}" type="pres">
      <dgm:prSet presAssocID="{8718C682-FD34-4735-B6FD-6E50646781EE}" presName="composite4" presStyleCnt="0"/>
      <dgm:spPr/>
    </dgm:pt>
    <dgm:pt modelId="{24124124-777A-47BD-AA31-CF4F22E14B5C}" type="pres">
      <dgm:prSet presAssocID="{8718C682-FD34-4735-B6FD-6E50646781EE}" presName="background4" presStyleLbl="node4" presStyleIdx="1" presStyleCnt="8"/>
      <dgm:spPr/>
    </dgm:pt>
    <dgm:pt modelId="{757EF34B-C097-44DF-AC9B-8385AC739496}" type="pres">
      <dgm:prSet presAssocID="{8718C682-FD34-4735-B6FD-6E50646781EE}" presName="text4" presStyleLbl="fgAcc4" presStyleIdx="1" presStyleCnt="8">
        <dgm:presLayoutVars>
          <dgm:chPref val="3"/>
        </dgm:presLayoutVars>
      </dgm:prSet>
      <dgm:spPr/>
      <dgm:t>
        <a:bodyPr/>
        <a:lstStyle/>
        <a:p>
          <a:endParaRPr lang="en-US"/>
        </a:p>
      </dgm:t>
    </dgm:pt>
    <dgm:pt modelId="{FCAC1C68-3BA9-40E8-ABBD-7458F73B3F9C}" type="pres">
      <dgm:prSet presAssocID="{8718C682-FD34-4735-B6FD-6E50646781EE}" presName="hierChild5" presStyleCnt="0"/>
      <dgm:spPr/>
    </dgm:pt>
    <dgm:pt modelId="{BE9C0818-CDDD-4CB0-8161-DC8CB68322C2}" type="pres">
      <dgm:prSet presAssocID="{47DA70D4-4EDE-4C6B-88CC-CFED254D69CF}" presName="Name23" presStyleLbl="parChTrans1D4" presStyleIdx="2" presStyleCnt="8"/>
      <dgm:spPr/>
      <dgm:t>
        <a:bodyPr/>
        <a:lstStyle/>
        <a:p>
          <a:endParaRPr lang="en-US"/>
        </a:p>
      </dgm:t>
    </dgm:pt>
    <dgm:pt modelId="{B386AE9A-13C7-4866-96C9-6C1309DEF888}" type="pres">
      <dgm:prSet presAssocID="{4F61C8A7-7708-4DCD-8FAD-0D093CB59910}" presName="hierRoot4" presStyleCnt="0"/>
      <dgm:spPr/>
    </dgm:pt>
    <dgm:pt modelId="{90C30950-EBE4-4C12-8BBC-05365023B2C3}" type="pres">
      <dgm:prSet presAssocID="{4F61C8A7-7708-4DCD-8FAD-0D093CB59910}" presName="composite4" presStyleCnt="0"/>
      <dgm:spPr/>
    </dgm:pt>
    <dgm:pt modelId="{6BBE38B4-65D4-44DA-8A61-CD9FA5E465DA}" type="pres">
      <dgm:prSet presAssocID="{4F61C8A7-7708-4DCD-8FAD-0D093CB59910}" presName="background4" presStyleLbl="node4" presStyleIdx="2" presStyleCnt="8"/>
      <dgm:spPr/>
    </dgm:pt>
    <dgm:pt modelId="{3291D003-0E66-4D15-8EFB-EB334AE4E3FB}" type="pres">
      <dgm:prSet presAssocID="{4F61C8A7-7708-4DCD-8FAD-0D093CB59910}" presName="text4" presStyleLbl="fgAcc4" presStyleIdx="2" presStyleCnt="8">
        <dgm:presLayoutVars>
          <dgm:chPref val="3"/>
        </dgm:presLayoutVars>
      </dgm:prSet>
      <dgm:spPr/>
      <dgm:t>
        <a:bodyPr/>
        <a:lstStyle/>
        <a:p>
          <a:endParaRPr lang="en-US"/>
        </a:p>
      </dgm:t>
    </dgm:pt>
    <dgm:pt modelId="{4905D5FE-8357-4E9A-9746-613D31523EA4}" type="pres">
      <dgm:prSet presAssocID="{4F61C8A7-7708-4DCD-8FAD-0D093CB59910}" presName="hierChild5" presStyleCnt="0"/>
      <dgm:spPr/>
    </dgm:pt>
    <dgm:pt modelId="{63B9F506-A002-4160-A37C-10403C1C5251}" type="pres">
      <dgm:prSet presAssocID="{15193B20-57D9-4B24-A722-18BBDE9E175C}" presName="Name23" presStyleLbl="parChTrans1D4" presStyleIdx="3" presStyleCnt="8"/>
      <dgm:spPr/>
      <dgm:t>
        <a:bodyPr/>
        <a:lstStyle/>
        <a:p>
          <a:endParaRPr lang="en-US"/>
        </a:p>
      </dgm:t>
    </dgm:pt>
    <dgm:pt modelId="{84BC4951-6A81-4FD1-BC28-EDE81FA6FC59}" type="pres">
      <dgm:prSet presAssocID="{AFD8EE0F-BB33-43FC-ADF7-2266E646A094}" presName="hierRoot4" presStyleCnt="0"/>
      <dgm:spPr/>
    </dgm:pt>
    <dgm:pt modelId="{2D184ED1-42A2-4933-991D-35006C6744D1}" type="pres">
      <dgm:prSet presAssocID="{AFD8EE0F-BB33-43FC-ADF7-2266E646A094}" presName="composite4" presStyleCnt="0"/>
      <dgm:spPr/>
    </dgm:pt>
    <dgm:pt modelId="{75C06F5A-D734-43E8-B46B-575404C601CA}" type="pres">
      <dgm:prSet presAssocID="{AFD8EE0F-BB33-43FC-ADF7-2266E646A094}" presName="background4" presStyleLbl="node4" presStyleIdx="3" presStyleCnt="8"/>
      <dgm:spPr/>
    </dgm:pt>
    <dgm:pt modelId="{46E67D11-29CB-4DFC-AD14-C0C42664C125}" type="pres">
      <dgm:prSet presAssocID="{AFD8EE0F-BB33-43FC-ADF7-2266E646A094}" presName="text4" presStyleLbl="fgAcc4" presStyleIdx="3" presStyleCnt="8">
        <dgm:presLayoutVars>
          <dgm:chPref val="3"/>
        </dgm:presLayoutVars>
      </dgm:prSet>
      <dgm:spPr/>
      <dgm:t>
        <a:bodyPr/>
        <a:lstStyle/>
        <a:p>
          <a:endParaRPr lang="en-US"/>
        </a:p>
      </dgm:t>
    </dgm:pt>
    <dgm:pt modelId="{F8203A42-EF6B-4364-8AA4-9872AEB0C76D}" type="pres">
      <dgm:prSet presAssocID="{AFD8EE0F-BB33-43FC-ADF7-2266E646A094}" presName="hierChild5" presStyleCnt="0"/>
      <dgm:spPr/>
    </dgm:pt>
    <dgm:pt modelId="{1891B0A3-B658-43D1-8CF6-11236A525B26}" type="pres">
      <dgm:prSet presAssocID="{A292785D-72BD-4183-9EC5-234D4AC06DC5}" presName="Name17" presStyleLbl="parChTrans1D3" presStyleIdx="2" presStyleCnt="6"/>
      <dgm:spPr/>
      <dgm:t>
        <a:bodyPr/>
        <a:lstStyle/>
        <a:p>
          <a:endParaRPr lang="en-US"/>
        </a:p>
      </dgm:t>
    </dgm:pt>
    <dgm:pt modelId="{72216344-E268-49E2-9838-E39FF12F6E7A}" type="pres">
      <dgm:prSet presAssocID="{D4B4218E-4613-46A8-B7DF-69519E9FA41E}" presName="hierRoot3" presStyleCnt="0"/>
      <dgm:spPr/>
    </dgm:pt>
    <dgm:pt modelId="{637FB3D2-2B6F-49D2-93CC-96332F776AAC}" type="pres">
      <dgm:prSet presAssocID="{D4B4218E-4613-46A8-B7DF-69519E9FA41E}" presName="composite3" presStyleCnt="0"/>
      <dgm:spPr/>
    </dgm:pt>
    <dgm:pt modelId="{9C7CD5C7-A5FC-4CAA-AAF5-F176C0D31063}" type="pres">
      <dgm:prSet presAssocID="{D4B4218E-4613-46A8-B7DF-69519E9FA41E}" presName="background3" presStyleLbl="node3" presStyleIdx="2" presStyleCnt="6"/>
      <dgm:spPr/>
    </dgm:pt>
    <dgm:pt modelId="{D340E7BC-0D3C-47E2-A650-F70F4C7D251B}" type="pres">
      <dgm:prSet presAssocID="{D4B4218E-4613-46A8-B7DF-69519E9FA41E}" presName="text3" presStyleLbl="fgAcc3" presStyleIdx="2" presStyleCnt="6">
        <dgm:presLayoutVars>
          <dgm:chPref val="3"/>
        </dgm:presLayoutVars>
      </dgm:prSet>
      <dgm:spPr/>
      <dgm:t>
        <a:bodyPr/>
        <a:lstStyle/>
        <a:p>
          <a:endParaRPr lang="en-US"/>
        </a:p>
      </dgm:t>
    </dgm:pt>
    <dgm:pt modelId="{A5913F8C-3FA5-4CD7-959A-B91F032E658B}" type="pres">
      <dgm:prSet presAssocID="{D4B4218E-4613-46A8-B7DF-69519E9FA41E}" presName="hierChild4" presStyleCnt="0"/>
      <dgm:spPr/>
    </dgm:pt>
    <dgm:pt modelId="{C37A326F-7C5D-47D8-BC7D-0D459CFA78F0}" type="pres">
      <dgm:prSet presAssocID="{F63D5E74-D0C5-4A90-9E6F-03BE87691DCA}" presName="Name10" presStyleLbl="parChTrans1D2" presStyleIdx="1" presStyleCnt="3"/>
      <dgm:spPr/>
      <dgm:t>
        <a:bodyPr/>
        <a:lstStyle/>
        <a:p>
          <a:endParaRPr lang="en-US"/>
        </a:p>
      </dgm:t>
    </dgm:pt>
    <dgm:pt modelId="{84DED8B0-C809-4AB5-94BA-B1D272BC4DCC}" type="pres">
      <dgm:prSet presAssocID="{701BC080-C9D3-494A-97BA-15CEE620690D}" presName="hierRoot2" presStyleCnt="0"/>
      <dgm:spPr/>
    </dgm:pt>
    <dgm:pt modelId="{0153CD79-19C2-4E15-B30E-457BC4EF814C}" type="pres">
      <dgm:prSet presAssocID="{701BC080-C9D3-494A-97BA-15CEE620690D}" presName="composite2" presStyleCnt="0"/>
      <dgm:spPr/>
    </dgm:pt>
    <dgm:pt modelId="{60A31663-051F-4F4A-B668-00758FF9794D}" type="pres">
      <dgm:prSet presAssocID="{701BC080-C9D3-494A-97BA-15CEE620690D}" presName="background2" presStyleLbl="node2" presStyleIdx="1" presStyleCnt="3"/>
      <dgm:spPr/>
    </dgm:pt>
    <dgm:pt modelId="{961A5CB1-8892-4F2D-83B7-B17ED46C7674}" type="pres">
      <dgm:prSet presAssocID="{701BC080-C9D3-494A-97BA-15CEE620690D}" presName="text2" presStyleLbl="fgAcc2" presStyleIdx="1" presStyleCnt="3">
        <dgm:presLayoutVars>
          <dgm:chPref val="3"/>
        </dgm:presLayoutVars>
      </dgm:prSet>
      <dgm:spPr/>
      <dgm:t>
        <a:bodyPr/>
        <a:lstStyle/>
        <a:p>
          <a:endParaRPr lang="en-US"/>
        </a:p>
      </dgm:t>
    </dgm:pt>
    <dgm:pt modelId="{88BBCB26-A011-43A6-81E2-370E54697359}" type="pres">
      <dgm:prSet presAssocID="{701BC080-C9D3-494A-97BA-15CEE620690D}" presName="hierChild3" presStyleCnt="0"/>
      <dgm:spPr/>
    </dgm:pt>
    <dgm:pt modelId="{963917FF-A80E-4A65-876D-C33B74EB630C}" type="pres">
      <dgm:prSet presAssocID="{DD40CA9F-5E91-4B81-8CF3-E0D13193F031}" presName="Name17" presStyleLbl="parChTrans1D3" presStyleIdx="3" presStyleCnt="6"/>
      <dgm:spPr/>
      <dgm:t>
        <a:bodyPr/>
        <a:lstStyle/>
        <a:p>
          <a:endParaRPr lang="en-US"/>
        </a:p>
      </dgm:t>
    </dgm:pt>
    <dgm:pt modelId="{3DB11104-7839-4BA7-B2FB-134013A51622}" type="pres">
      <dgm:prSet presAssocID="{B8DABCB3-4BE4-49BB-B226-C6D119159FDF}" presName="hierRoot3" presStyleCnt="0"/>
      <dgm:spPr/>
    </dgm:pt>
    <dgm:pt modelId="{C7612EA4-9176-49BB-8835-818BBF2417A9}" type="pres">
      <dgm:prSet presAssocID="{B8DABCB3-4BE4-49BB-B226-C6D119159FDF}" presName="composite3" presStyleCnt="0"/>
      <dgm:spPr/>
    </dgm:pt>
    <dgm:pt modelId="{A8CF6299-B9BF-415B-A668-C29DABAF4EF9}" type="pres">
      <dgm:prSet presAssocID="{B8DABCB3-4BE4-49BB-B226-C6D119159FDF}" presName="background3" presStyleLbl="node3" presStyleIdx="3" presStyleCnt="6"/>
      <dgm:spPr/>
    </dgm:pt>
    <dgm:pt modelId="{6A70DF2B-F050-40E0-ABCD-620EE6050910}" type="pres">
      <dgm:prSet presAssocID="{B8DABCB3-4BE4-49BB-B226-C6D119159FDF}" presName="text3" presStyleLbl="fgAcc3" presStyleIdx="3" presStyleCnt="6">
        <dgm:presLayoutVars>
          <dgm:chPref val="3"/>
        </dgm:presLayoutVars>
      </dgm:prSet>
      <dgm:spPr/>
      <dgm:t>
        <a:bodyPr/>
        <a:lstStyle/>
        <a:p>
          <a:endParaRPr lang="en-US"/>
        </a:p>
      </dgm:t>
    </dgm:pt>
    <dgm:pt modelId="{D5F63F1E-7634-4DB1-8C5B-FEA2766C7D0B}" type="pres">
      <dgm:prSet presAssocID="{B8DABCB3-4BE4-49BB-B226-C6D119159FDF}" presName="hierChild4" presStyleCnt="0"/>
      <dgm:spPr/>
    </dgm:pt>
    <dgm:pt modelId="{4E90F300-9602-4764-A39E-2ECDBCA80D70}" type="pres">
      <dgm:prSet presAssocID="{033F39BB-CB5E-4FF6-903B-3B470D3FF942}" presName="Name17" presStyleLbl="parChTrans1D3" presStyleIdx="4" presStyleCnt="6"/>
      <dgm:spPr/>
      <dgm:t>
        <a:bodyPr/>
        <a:lstStyle/>
        <a:p>
          <a:endParaRPr lang="en-US"/>
        </a:p>
      </dgm:t>
    </dgm:pt>
    <dgm:pt modelId="{D5BA7700-DE79-4EEE-9C20-F97C8ACFE582}" type="pres">
      <dgm:prSet presAssocID="{315652E5-15F1-4708-BD15-22B2BD30CBE6}" presName="hierRoot3" presStyleCnt="0"/>
      <dgm:spPr/>
    </dgm:pt>
    <dgm:pt modelId="{03221724-81ED-4C8C-B1EC-5317F0C47F9F}" type="pres">
      <dgm:prSet presAssocID="{315652E5-15F1-4708-BD15-22B2BD30CBE6}" presName="composite3" presStyleCnt="0"/>
      <dgm:spPr/>
    </dgm:pt>
    <dgm:pt modelId="{F47A491A-279B-4865-9B1B-91F3AB521726}" type="pres">
      <dgm:prSet presAssocID="{315652E5-15F1-4708-BD15-22B2BD30CBE6}" presName="background3" presStyleLbl="node3" presStyleIdx="4" presStyleCnt="6"/>
      <dgm:spPr/>
    </dgm:pt>
    <dgm:pt modelId="{617A448A-ACA8-4875-9224-D715A99F1C92}" type="pres">
      <dgm:prSet presAssocID="{315652E5-15F1-4708-BD15-22B2BD30CBE6}" presName="text3" presStyleLbl="fgAcc3" presStyleIdx="4" presStyleCnt="6">
        <dgm:presLayoutVars>
          <dgm:chPref val="3"/>
        </dgm:presLayoutVars>
      </dgm:prSet>
      <dgm:spPr/>
      <dgm:t>
        <a:bodyPr/>
        <a:lstStyle/>
        <a:p>
          <a:endParaRPr lang="en-US"/>
        </a:p>
      </dgm:t>
    </dgm:pt>
    <dgm:pt modelId="{3D439BA5-16A9-4EAA-B41C-3AAB51485F35}" type="pres">
      <dgm:prSet presAssocID="{315652E5-15F1-4708-BD15-22B2BD30CBE6}" presName="hierChild4" presStyleCnt="0"/>
      <dgm:spPr/>
    </dgm:pt>
    <dgm:pt modelId="{9794BCFB-71ED-47A7-ABD8-09E0F05219AD}" type="pres">
      <dgm:prSet presAssocID="{B711ED03-6ADC-44D3-BC5D-05F587F285EC}" presName="Name23" presStyleLbl="parChTrans1D4" presStyleIdx="4" presStyleCnt="8"/>
      <dgm:spPr/>
      <dgm:t>
        <a:bodyPr/>
        <a:lstStyle/>
        <a:p>
          <a:endParaRPr lang="en-US"/>
        </a:p>
      </dgm:t>
    </dgm:pt>
    <dgm:pt modelId="{1BBFB4EC-FB60-4117-8F25-720D2A2EF1A6}" type="pres">
      <dgm:prSet presAssocID="{6ABFC243-C0FC-411B-85E4-9C4FE565EAFC}" presName="hierRoot4" presStyleCnt="0"/>
      <dgm:spPr/>
    </dgm:pt>
    <dgm:pt modelId="{70046B96-CBC7-4D8D-88B1-1008BE874012}" type="pres">
      <dgm:prSet presAssocID="{6ABFC243-C0FC-411B-85E4-9C4FE565EAFC}" presName="composite4" presStyleCnt="0"/>
      <dgm:spPr/>
    </dgm:pt>
    <dgm:pt modelId="{F70F57AD-8A19-4B08-9CA8-AC3645BB213B}" type="pres">
      <dgm:prSet presAssocID="{6ABFC243-C0FC-411B-85E4-9C4FE565EAFC}" presName="background4" presStyleLbl="node4" presStyleIdx="4" presStyleCnt="8"/>
      <dgm:spPr/>
    </dgm:pt>
    <dgm:pt modelId="{E5CD6793-4D8D-4300-AA7B-748120C464A9}" type="pres">
      <dgm:prSet presAssocID="{6ABFC243-C0FC-411B-85E4-9C4FE565EAFC}" presName="text4" presStyleLbl="fgAcc4" presStyleIdx="4" presStyleCnt="8">
        <dgm:presLayoutVars>
          <dgm:chPref val="3"/>
        </dgm:presLayoutVars>
      </dgm:prSet>
      <dgm:spPr/>
      <dgm:t>
        <a:bodyPr/>
        <a:lstStyle/>
        <a:p>
          <a:endParaRPr lang="en-US"/>
        </a:p>
      </dgm:t>
    </dgm:pt>
    <dgm:pt modelId="{9B707273-72D0-47EC-A677-A0FE0067F16D}" type="pres">
      <dgm:prSet presAssocID="{6ABFC243-C0FC-411B-85E4-9C4FE565EAFC}" presName="hierChild5" presStyleCnt="0"/>
      <dgm:spPr/>
    </dgm:pt>
    <dgm:pt modelId="{AD0DAE16-4E18-4E49-9270-A9F06B99D0FE}" type="pres">
      <dgm:prSet presAssocID="{40F894DB-E79B-4791-B946-058439884CB8}" presName="Name23" presStyleLbl="parChTrans1D4" presStyleIdx="5" presStyleCnt="8"/>
      <dgm:spPr/>
      <dgm:t>
        <a:bodyPr/>
        <a:lstStyle/>
        <a:p>
          <a:endParaRPr lang="en-US"/>
        </a:p>
      </dgm:t>
    </dgm:pt>
    <dgm:pt modelId="{7F969468-84E8-4D6F-8B12-4831D8998617}" type="pres">
      <dgm:prSet presAssocID="{3DCCD0FF-67BD-444F-BB48-46996068C3EC}" presName="hierRoot4" presStyleCnt="0"/>
      <dgm:spPr/>
    </dgm:pt>
    <dgm:pt modelId="{7646A4CD-3B12-4A37-9EAB-561FEE7E066C}" type="pres">
      <dgm:prSet presAssocID="{3DCCD0FF-67BD-444F-BB48-46996068C3EC}" presName="composite4" presStyleCnt="0"/>
      <dgm:spPr/>
    </dgm:pt>
    <dgm:pt modelId="{6C64B19F-7503-4888-AB5D-5D4EA51E2946}" type="pres">
      <dgm:prSet presAssocID="{3DCCD0FF-67BD-444F-BB48-46996068C3EC}" presName="background4" presStyleLbl="node4" presStyleIdx="5" presStyleCnt="8"/>
      <dgm:spPr/>
    </dgm:pt>
    <dgm:pt modelId="{FB93550E-2C93-4235-8C7E-81C55A58ECA3}" type="pres">
      <dgm:prSet presAssocID="{3DCCD0FF-67BD-444F-BB48-46996068C3EC}" presName="text4" presStyleLbl="fgAcc4" presStyleIdx="5" presStyleCnt="8">
        <dgm:presLayoutVars>
          <dgm:chPref val="3"/>
        </dgm:presLayoutVars>
      </dgm:prSet>
      <dgm:spPr/>
      <dgm:t>
        <a:bodyPr/>
        <a:lstStyle/>
        <a:p>
          <a:endParaRPr lang="en-US"/>
        </a:p>
      </dgm:t>
    </dgm:pt>
    <dgm:pt modelId="{2B42A85C-828E-4501-BF26-DF772143058A}" type="pres">
      <dgm:prSet presAssocID="{3DCCD0FF-67BD-444F-BB48-46996068C3EC}" presName="hierChild5" presStyleCnt="0"/>
      <dgm:spPr/>
    </dgm:pt>
    <dgm:pt modelId="{78E2DF06-ADB7-4671-8392-78802780D1CF}" type="pres">
      <dgm:prSet presAssocID="{2180F5B7-50A9-4F6E-9AD4-4B23F9D01339}" presName="Name23" presStyleLbl="parChTrans1D4" presStyleIdx="6" presStyleCnt="8"/>
      <dgm:spPr/>
      <dgm:t>
        <a:bodyPr/>
        <a:lstStyle/>
        <a:p>
          <a:endParaRPr lang="en-US"/>
        </a:p>
      </dgm:t>
    </dgm:pt>
    <dgm:pt modelId="{C291DB2C-5DD8-48F4-A60E-9BDC6B51BB18}" type="pres">
      <dgm:prSet presAssocID="{0D64E0A4-5C16-4AD8-9961-C137A76A8674}" presName="hierRoot4" presStyleCnt="0"/>
      <dgm:spPr/>
    </dgm:pt>
    <dgm:pt modelId="{0B57DDF6-161A-479A-8668-03AE1A18F531}" type="pres">
      <dgm:prSet presAssocID="{0D64E0A4-5C16-4AD8-9961-C137A76A8674}" presName="composite4" presStyleCnt="0"/>
      <dgm:spPr/>
    </dgm:pt>
    <dgm:pt modelId="{1D9C3159-082A-4E66-A610-76BFDA15D247}" type="pres">
      <dgm:prSet presAssocID="{0D64E0A4-5C16-4AD8-9961-C137A76A8674}" presName="background4" presStyleLbl="node4" presStyleIdx="6" presStyleCnt="8"/>
      <dgm:spPr/>
    </dgm:pt>
    <dgm:pt modelId="{2647D3AA-5A90-4FD5-A5C8-0FF72B98A1A2}" type="pres">
      <dgm:prSet presAssocID="{0D64E0A4-5C16-4AD8-9961-C137A76A8674}" presName="text4" presStyleLbl="fgAcc4" presStyleIdx="6" presStyleCnt="8">
        <dgm:presLayoutVars>
          <dgm:chPref val="3"/>
        </dgm:presLayoutVars>
      </dgm:prSet>
      <dgm:spPr/>
      <dgm:t>
        <a:bodyPr/>
        <a:lstStyle/>
        <a:p>
          <a:endParaRPr lang="en-US"/>
        </a:p>
      </dgm:t>
    </dgm:pt>
    <dgm:pt modelId="{BEB6116E-451C-4384-AA16-10CCDEF3B9C3}" type="pres">
      <dgm:prSet presAssocID="{0D64E0A4-5C16-4AD8-9961-C137A76A8674}" presName="hierChild5" presStyleCnt="0"/>
      <dgm:spPr/>
    </dgm:pt>
    <dgm:pt modelId="{2C77A300-668D-4C56-BDAB-E25B6D190A04}" type="pres">
      <dgm:prSet presAssocID="{FD4E485C-2F3C-4831-94EB-9FA4153D11A0}" presName="Name23" presStyleLbl="parChTrans1D4" presStyleIdx="7" presStyleCnt="8"/>
      <dgm:spPr/>
      <dgm:t>
        <a:bodyPr/>
        <a:lstStyle/>
        <a:p>
          <a:endParaRPr lang="en-US"/>
        </a:p>
      </dgm:t>
    </dgm:pt>
    <dgm:pt modelId="{BF9BDA99-0757-4791-BB02-9621F23B1AE5}" type="pres">
      <dgm:prSet presAssocID="{F54B8741-5F08-4880-ACD7-C52319088C11}" presName="hierRoot4" presStyleCnt="0"/>
      <dgm:spPr/>
    </dgm:pt>
    <dgm:pt modelId="{9CE163E8-09A3-4622-97CC-6BE0DF729AE8}" type="pres">
      <dgm:prSet presAssocID="{F54B8741-5F08-4880-ACD7-C52319088C11}" presName="composite4" presStyleCnt="0"/>
      <dgm:spPr/>
    </dgm:pt>
    <dgm:pt modelId="{C4D9040F-4158-41BF-9761-38CEED78B991}" type="pres">
      <dgm:prSet presAssocID="{F54B8741-5F08-4880-ACD7-C52319088C11}" presName="background4" presStyleLbl="node4" presStyleIdx="7" presStyleCnt="8"/>
      <dgm:spPr/>
    </dgm:pt>
    <dgm:pt modelId="{0C32355E-162E-43EF-A1FA-AA8C5DF1602F}" type="pres">
      <dgm:prSet presAssocID="{F54B8741-5F08-4880-ACD7-C52319088C11}" presName="text4" presStyleLbl="fgAcc4" presStyleIdx="7" presStyleCnt="8">
        <dgm:presLayoutVars>
          <dgm:chPref val="3"/>
        </dgm:presLayoutVars>
      </dgm:prSet>
      <dgm:spPr/>
      <dgm:t>
        <a:bodyPr/>
        <a:lstStyle/>
        <a:p>
          <a:endParaRPr lang="en-US"/>
        </a:p>
      </dgm:t>
    </dgm:pt>
    <dgm:pt modelId="{1B850AEB-9150-4766-B16D-CF3F2D744489}" type="pres">
      <dgm:prSet presAssocID="{F54B8741-5F08-4880-ACD7-C52319088C11}" presName="hierChild5" presStyleCnt="0"/>
      <dgm:spPr/>
    </dgm:pt>
    <dgm:pt modelId="{0368E3CD-538C-490E-AF2E-7DA2988E784B}" type="pres">
      <dgm:prSet presAssocID="{250B3B3C-B7AE-4C09-99CB-AA007B0826F7}" presName="Name17" presStyleLbl="parChTrans1D3" presStyleIdx="5" presStyleCnt="6"/>
      <dgm:spPr/>
      <dgm:t>
        <a:bodyPr/>
        <a:lstStyle/>
        <a:p>
          <a:endParaRPr lang="en-US"/>
        </a:p>
      </dgm:t>
    </dgm:pt>
    <dgm:pt modelId="{66E883EA-E03E-46C7-8106-8151A317C627}" type="pres">
      <dgm:prSet presAssocID="{FBBCAFCE-65EB-4DFA-90CD-25CD77B92655}" presName="hierRoot3" presStyleCnt="0"/>
      <dgm:spPr/>
    </dgm:pt>
    <dgm:pt modelId="{0198B8F8-1DC0-4082-BE40-2EC8F5BED822}" type="pres">
      <dgm:prSet presAssocID="{FBBCAFCE-65EB-4DFA-90CD-25CD77B92655}" presName="composite3" presStyleCnt="0"/>
      <dgm:spPr/>
    </dgm:pt>
    <dgm:pt modelId="{B509352A-AC51-4323-A618-802EB9394C50}" type="pres">
      <dgm:prSet presAssocID="{FBBCAFCE-65EB-4DFA-90CD-25CD77B92655}" presName="background3" presStyleLbl="node3" presStyleIdx="5" presStyleCnt="6"/>
      <dgm:spPr/>
    </dgm:pt>
    <dgm:pt modelId="{42893060-B698-4383-AC7C-412A6B47AC6A}" type="pres">
      <dgm:prSet presAssocID="{FBBCAFCE-65EB-4DFA-90CD-25CD77B92655}" presName="text3" presStyleLbl="fgAcc3" presStyleIdx="5" presStyleCnt="6">
        <dgm:presLayoutVars>
          <dgm:chPref val="3"/>
        </dgm:presLayoutVars>
      </dgm:prSet>
      <dgm:spPr/>
      <dgm:t>
        <a:bodyPr/>
        <a:lstStyle/>
        <a:p>
          <a:endParaRPr lang="en-US"/>
        </a:p>
      </dgm:t>
    </dgm:pt>
    <dgm:pt modelId="{7C535FF7-A9DE-4405-B2E3-B1E087C55BD8}" type="pres">
      <dgm:prSet presAssocID="{FBBCAFCE-65EB-4DFA-90CD-25CD77B92655}" presName="hierChild4" presStyleCnt="0"/>
      <dgm:spPr/>
    </dgm:pt>
    <dgm:pt modelId="{282BB602-8AA6-4580-8FDF-DF0B938DD471}" type="pres">
      <dgm:prSet presAssocID="{C337887D-1E90-41BD-B6AA-0C78FDD7E169}" presName="Name10" presStyleLbl="parChTrans1D2" presStyleIdx="2" presStyleCnt="3"/>
      <dgm:spPr/>
      <dgm:t>
        <a:bodyPr/>
        <a:lstStyle/>
        <a:p>
          <a:endParaRPr lang="en-US"/>
        </a:p>
      </dgm:t>
    </dgm:pt>
    <dgm:pt modelId="{50D5C34F-FB51-40E1-9ACB-ED2DF199EDD0}" type="pres">
      <dgm:prSet presAssocID="{3269B414-A36E-4BB7-B3F8-371BE2827A73}" presName="hierRoot2" presStyleCnt="0"/>
      <dgm:spPr/>
    </dgm:pt>
    <dgm:pt modelId="{3FC21EAC-F9DB-40E7-BE51-593C2E7B3BA3}" type="pres">
      <dgm:prSet presAssocID="{3269B414-A36E-4BB7-B3F8-371BE2827A73}" presName="composite2" presStyleCnt="0"/>
      <dgm:spPr/>
    </dgm:pt>
    <dgm:pt modelId="{C17A8EAD-4AB2-4E37-AF16-4B226A122DF9}" type="pres">
      <dgm:prSet presAssocID="{3269B414-A36E-4BB7-B3F8-371BE2827A73}" presName="background2" presStyleLbl="node2" presStyleIdx="2" presStyleCnt="3"/>
      <dgm:spPr/>
    </dgm:pt>
    <dgm:pt modelId="{7C2FBE99-DF30-4CA5-A7A1-0C69F5038C9D}" type="pres">
      <dgm:prSet presAssocID="{3269B414-A36E-4BB7-B3F8-371BE2827A73}" presName="text2" presStyleLbl="fgAcc2" presStyleIdx="2" presStyleCnt="3">
        <dgm:presLayoutVars>
          <dgm:chPref val="3"/>
        </dgm:presLayoutVars>
      </dgm:prSet>
      <dgm:spPr/>
      <dgm:t>
        <a:bodyPr/>
        <a:lstStyle/>
        <a:p>
          <a:endParaRPr lang="en-US"/>
        </a:p>
      </dgm:t>
    </dgm:pt>
    <dgm:pt modelId="{205684F1-6A7A-4B6D-A612-E019DDEDB4B2}" type="pres">
      <dgm:prSet presAssocID="{3269B414-A36E-4BB7-B3F8-371BE2827A73}" presName="hierChild3" presStyleCnt="0"/>
      <dgm:spPr/>
    </dgm:pt>
  </dgm:ptLst>
  <dgm:cxnLst>
    <dgm:cxn modelId="{ABD4B6FC-9C2D-4CDB-BBE8-0442C00C9ACB}" srcId="{6ABFC243-C0FC-411B-85E4-9C4FE565EAFC}" destId="{F54B8741-5F08-4880-ACD7-C52319088C11}" srcOrd="2" destOrd="0" parTransId="{FD4E485C-2F3C-4831-94EB-9FA4153D11A0}" sibTransId="{47A7BC17-1934-4BA0-B10E-127CBBDF38B6}"/>
    <dgm:cxn modelId="{78AF5B87-ED48-4951-ABDD-BFB8949F4764}" srcId="{2C91015B-D9CE-4D94-AC9D-2A78389DB0EC}" destId="{AFD8EE0F-BB33-43FC-ADF7-2266E646A094}" srcOrd="2" destOrd="0" parTransId="{15193B20-57D9-4B24-A722-18BBDE9E175C}" sibTransId="{84849F7D-8403-41A7-8BA2-D34C7886CA62}"/>
    <dgm:cxn modelId="{C914A065-5803-4FB6-B46D-89E3FEC0E78B}" type="presOf" srcId="{033F39BB-CB5E-4FF6-903B-3B470D3FF942}" destId="{4E90F300-9602-4764-A39E-2ECDBCA80D70}" srcOrd="0" destOrd="0" presId="urn:microsoft.com/office/officeart/2005/8/layout/hierarchy1"/>
    <dgm:cxn modelId="{08DD59A4-E57C-4831-ABAE-8AE66AD4A398}" type="presOf" srcId="{EEAADAFC-102D-4778-A2E1-F9CDB1354786}" destId="{DC1CB872-9C05-4F25-B0E3-2EBDE327DDD9}" srcOrd="0" destOrd="0" presId="urn:microsoft.com/office/officeart/2005/8/layout/hierarchy1"/>
    <dgm:cxn modelId="{6906982F-7543-4B45-8BE1-CFF5F86AA9DB}" type="presOf" srcId="{2C91015B-D9CE-4D94-AC9D-2A78389DB0EC}" destId="{C0665EDE-3D2A-4F64-B515-36B0164DE301}" srcOrd="0" destOrd="0" presId="urn:microsoft.com/office/officeart/2005/8/layout/hierarchy1"/>
    <dgm:cxn modelId="{90A6E97A-CDDF-4A7B-A72A-AECB0795DD24}" srcId="{6ABFC243-C0FC-411B-85E4-9C4FE565EAFC}" destId="{0D64E0A4-5C16-4AD8-9961-C137A76A8674}" srcOrd="1" destOrd="0" parTransId="{2180F5B7-50A9-4F6E-9AD4-4B23F9D01339}" sibTransId="{E1D17E2A-CE77-456B-ABB4-A7A1911AA31F}"/>
    <dgm:cxn modelId="{DA7E55B3-6F9E-4FAE-A984-4C41F1250FC7}" srcId="{2C91015B-D9CE-4D94-AC9D-2A78389DB0EC}" destId="{8718C682-FD34-4735-B6FD-6E50646781EE}" srcOrd="0" destOrd="0" parTransId="{EA7370C1-D18E-45D3-B874-9EC2ECB7CBA7}" sibTransId="{04DCB661-E99C-46D0-A490-FE4AE57336D1}"/>
    <dgm:cxn modelId="{BB5AC83C-870E-4157-8A19-80D7224057F2}" srcId="{2C91015B-D9CE-4D94-AC9D-2A78389DB0EC}" destId="{4F61C8A7-7708-4DCD-8FAD-0D093CB59910}" srcOrd="1" destOrd="0" parTransId="{47DA70D4-4EDE-4C6B-88CC-CFED254D69CF}" sibTransId="{A79538E7-BEA4-4E3C-85CB-824E5A8CC3EE}"/>
    <dgm:cxn modelId="{9AC5FD7E-BB78-491F-AA96-F796D1DB08C9}" type="presOf" srcId="{FBBCAFCE-65EB-4DFA-90CD-25CD77B92655}" destId="{42893060-B698-4383-AC7C-412A6B47AC6A}" srcOrd="0" destOrd="0" presId="urn:microsoft.com/office/officeart/2005/8/layout/hierarchy1"/>
    <dgm:cxn modelId="{1E04FC40-B259-4F27-BBC5-90A422A3F25C}" srcId="{701BC080-C9D3-494A-97BA-15CEE620690D}" destId="{B8DABCB3-4BE4-49BB-B226-C6D119159FDF}" srcOrd="0" destOrd="0" parTransId="{DD40CA9F-5E91-4B81-8CF3-E0D13193F031}" sibTransId="{E2879F30-06D4-426B-9936-5083A3B90111}"/>
    <dgm:cxn modelId="{2DD881E4-825B-4940-B212-228E6607BF9E}" srcId="{2E761458-D5D2-4F0B-A4DA-268653F52D2E}" destId="{EEAADAFC-102D-4778-A2E1-F9CDB1354786}" srcOrd="0" destOrd="0" parTransId="{31A6C6E3-C828-4710-9A9E-EAC5F5A0B65E}" sibTransId="{52926090-D711-4E53-9FBB-32360B1D6187}"/>
    <dgm:cxn modelId="{2F7D68E8-5D38-4CF1-A617-3ADAD2C87C6E}" type="presOf" srcId="{315652E5-15F1-4708-BD15-22B2BD30CBE6}" destId="{617A448A-ACA8-4875-9224-D715A99F1C92}" srcOrd="0" destOrd="0" presId="urn:microsoft.com/office/officeart/2005/8/layout/hierarchy1"/>
    <dgm:cxn modelId="{EDB74032-024D-4ECB-96FF-CCF2D4F89D2E}" type="presOf" srcId="{3A715E11-2782-443D-8812-26A7A56DEC32}" destId="{DB2FF858-5275-4184-AF53-2D48A5A09D42}" srcOrd="0" destOrd="0" presId="urn:microsoft.com/office/officeart/2005/8/layout/hierarchy1"/>
    <dgm:cxn modelId="{DC1112F6-773C-4913-BAFE-BC906E185850}" type="presOf" srcId="{F63D5E74-D0C5-4A90-9E6F-03BE87691DCA}" destId="{C37A326F-7C5D-47D8-BC7D-0D459CFA78F0}" srcOrd="0" destOrd="0" presId="urn:microsoft.com/office/officeart/2005/8/layout/hierarchy1"/>
    <dgm:cxn modelId="{D4A6DF69-01EC-4837-90F2-74072B28B64F}" type="presOf" srcId="{0D64E0A4-5C16-4AD8-9961-C137A76A8674}" destId="{2647D3AA-5A90-4FD5-A5C8-0FF72B98A1A2}" srcOrd="0" destOrd="0" presId="urn:microsoft.com/office/officeart/2005/8/layout/hierarchy1"/>
    <dgm:cxn modelId="{98A2A7B2-DF40-4B79-9B97-D4AC8B27EF00}" srcId="{CDAA661A-4BEF-4403-924E-0630AEAF9914}" destId="{9E9437E3-C03C-448A-AB77-6D5FE67519A7}" srcOrd="0" destOrd="0" parTransId="{FFF330E8-CD48-4EF3-AE6C-0C42B496B532}" sibTransId="{7F8DCBDF-4598-4453-BF88-D0551209D1EB}"/>
    <dgm:cxn modelId="{639C09F0-5A3F-4D9D-93B4-21B9F7FE4BA3}" srcId="{315652E5-15F1-4708-BD15-22B2BD30CBE6}" destId="{6ABFC243-C0FC-411B-85E4-9C4FE565EAFC}" srcOrd="0" destOrd="0" parTransId="{B711ED03-6ADC-44D3-BC5D-05F587F285EC}" sibTransId="{9E8780C3-A15C-4455-A389-20DDA5F6A7AE}"/>
    <dgm:cxn modelId="{F8D11E82-DE46-43B1-8CC7-C527F19D1A6B}" type="presOf" srcId="{B711ED03-6ADC-44D3-BC5D-05F587F285EC}" destId="{9794BCFB-71ED-47A7-ABD8-09E0F05219AD}" srcOrd="0" destOrd="0" presId="urn:microsoft.com/office/officeart/2005/8/layout/hierarchy1"/>
    <dgm:cxn modelId="{54C684E0-F8D9-4EF7-BF61-7B1E255C9AAA}" type="presOf" srcId="{A292785D-72BD-4183-9EC5-234D4AC06DC5}" destId="{1891B0A3-B658-43D1-8CF6-11236A525B26}" srcOrd="0" destOrd="0" presId="urn:microsoft.com/office/officeart/2005/8/layout/hierarchy1"/>
    <dgm:cxn modelId="{EF904C16-B9BC-48EC-B3A2-EDAD941CAD6E}" type="presOf" srcId="{250B3B3C-B7AE-4C09-99CB-AA007B0826F7}" destId="{0368E3CD-538C-490E-AF2E-7DA2988E784B}" srcOrd="0" destOrd="0" presId="urn:microsoft.com/office/officeart/2005/8/layout/hierarchy1"/>
    <dgm:cxn modelId="{E7C908C2-C54D-4F8C-89DA-423F7BB0A6E9}" type="presOf" srcId="{2180F5B7-50A9-4F6E-9AD4-4B23F9D01339}" destId="{78E2DF06-ADB7-4671-8392-78802780D1CF}" srcOrd="0" destOrd="0" presId="urn:microsoft.com/office/officeart/2005/8/layout/hierarchy1"/>
    <dgm:cxn modelId="{2396D9EE-B9A8-4E75-A6AA-3DD1FBF1BE7A}" type="presOf" srcId="{31A6C6E3-C828-4710-9A9E-EAC5F5A0B65E}" destId="{4565A164-E370-4C5B-B494-7865E0EB17D8}" srcOrd="0" destOrd="0" presId="urn:microsoft.com/office/officeart/2005/8/layout/hierarchy1"/>
    <dgm:cxn modelId="{8B1658EF-7B5B-475C-A69B-BA4B8A6E4DB8}" srcId="{3A715E11-2782-443D-8812-26A7A56DEC32}" destId="{2C91015B-D9CE-4D94-AC9D-2A78389DB0EC}" srcOrd="0" destOrd="0" parTransId="{6EC8786E-0C8D-4E52-B9F9-CADCB5E7ABFB}" sibTransId="{2016F609-3CDA-4DCE-AE9F-B3661A57C409}"/>
    <dgm:cxn modelId="{24E77717-2546-47DC-9C85-EB21698C7A37}" type="presOf" srcId="{6ABFC243-C0FC-411B-85E4-9C4FE565EAFC}" destId="{E5CD6793-4D8D-4300-AA7B-748120C464A9}" srcOrd="0" destOrd="0" presId="urn:microsoft.com/office/officeart/2005/8/layout/hierarchy1"/>
    <dgm:cxn modelId="{1BF793E9-E789-41BA-8458-4207B9299AAF}" type="presOf" srcId="{F54B8741-5F08-4880-ACD7-C52319088C11}" destId="{0C32355E-162E-43EF-A1FA-AA8C5DF1602F}" srcOrd="0" destOrd="0" presId="urn:microsoft.com/office/officeart/2005/8/layout/hierarchy1"/>
    <dgm:cxn modelId="{67C9E603-2078-4F9D-A74B-62CC197AB94B}" srcId="{9E9437E3-C03C-448A-AB77-6D5FE67519A7}" destId="{2E761458-D5D2-4F0B-A4DA-268653F52D2E}" srcOrd="0" destOrd="0" parTransId="{47FEFECF-AC70-4F9C-A501-95A566C16036}" sibTransId="{CD7F3198-C56F-4569-AD33-3337F022490E}"/>
    <dgm:cxn modelId="{FBE45E71-4BC7-43B3-983B-0823AB6E317E}" srcId="{701BC080-C9D3-494A-97BA-15CEE620690D}" destId="{FBBCAFCE-65EB-4DFA-90CD-25CD77B92655}" srcOrd="2" destOrd="0" parTransId="{250B3B3C-B7AE-4C09-99CB-AA007B0826F7}" sibTransId="{52DDD814-08DB-4357-887B-FEE75E25FD88}"/>
    <dgm:cxn modelId="{38B2D880-F8FF-41E5-B94A-3DC105962887}" srcId="{2E761458-D5D2-4F0B-A4DA-268653F52D2E}" destId="{D4B4218E-4613-46A8-B7DF-69519E9FA41E}" srcOrd="2" destOrd="0" parTransId="{A292785D-72BD-4183-9EC5-234D4AC06DC5}" sibTransId="{3D7F389C-3798-4E11-A194-AD67068FF5DC}"/>
    <dgm:cxn modelId="{771A00CA-F376-4F06-9A61-B528E534CE07}" type="presOf" srcId="{0CE7EDEA-1093-4D7B-B839-824F60595889}" destId="{D3D3B3D3-D91F-484A-92D1-FBC47C15D405}" srcOrd="0" destOrd="0" presId="urn:microsoft.com/office/officeart/2005/8/layout/hierarchy1"/>
    <dgm:cxn modelId="{6924F5B4-FD3C-434A-A914-9737B2382309}" type="presOf" srcId="{40F894DB-E79B-4791-B946-058439884CB8}" destId="{AD0DAE16-4E18-4E49-9270-A9F06B99D0FE}" srcOrd="0" destOrd="0" presId="urn:microsoft.com/office/officeart/2005/8/layout/hierarchy1"/>
    <dgm:cxn modelId="{DA03D334-7C33-46CA-A925-63E42C090694}" type="presOf" srcId="{CDAA661A-4BEF-4403-924E-0630AEAF9914}" destId="{0819E76F-547A-48A6-9F7B-D5289582814D}" srcOrd="0" destOrd="0" presId="urn:microsoft.com/office/officeart/2005/8/layout/hierarchy1"/>
    <dgm:cxn modelId="{1CB5B97D-B2D4-492F-96B5-D814BAF55466}" type="presOf" srcId="{4F61C8A7-7708-4DCD-8FAD-0D093CB59910}" destId="{3291D003-0E66-4D15-8EFB-EB334AE4E3FB}" srcOrd="0" destOrd="0" presId="urn:microsoft.com/office/officeart/2005/8/layout/hierarchy1"/>
    <dgm:cxn modelId="{488BF4CA-99EB-4CBD-9B1E-257BC87126C3}" type="presOf" srcId="{B8DABCB3-4BE4-49BB-B226-C6D119159FDF}" destId="{6A70DF2B-F050-40E0-ABCD-620EE6050910}" srcOrd="0" destOrd="0" presId="urn:microsoft.com/office/officeart/2005/8/layout/hierarchy1"/>
    <dgm:cxn modelId="{3AB96E71-76D4-4829-B516-C79EFCFCC921}" type="presOf" srcId="{FD4E485C-2F3C-4831-94EB-9FA4153D11A0}" destId="{2C77A300-668D-4C56-BDAB-E25B6D190A04}" srcOrd="0" destOrd="0" presId="urn:microsoft.com/office/officeart/2005/8/layout/hierarchy1"/>
    <dgm:cxn modelId="{695A55E7-2761-4818-8656-D9B19C7F1474}" type="presOf" srcId="{2E761458-D5D2-4F0B-A4DA-268653F52D2E}" destId="{AC98B2BF-DB32-4662-9C0F-53CC79E91017}" srcOrd="0" destOrd="0" presId="urn:microsoft.com/office/officeart/2005/8/layout/hierarchy1"/>
    <dgm:cxn modelId="{CE5FB82F-ED5B-43C8-B608-1F29646F5AC1}" type="presOf" srcId="{AFD8EE0F-BB33-43FC-ADF7-2266E646A094}" destId="{46E67D11-29CB-4DFC-AD14-C0C42664C125}" srcOrd="0" destOrd="0" presId="urn:microsoft.com/office/officeart/2005/8/layout/hierarchy1"/>
    <dgm:cxn modelId="{BA83E63C-407D-489F-B537-6391D68F63A3}" type="presOf" srcId="{47DA70D4-4EDE-4C6B-88CC-CFED254D69CF}" destId="{BE9C0818-CDDD-4CB0-8161-DC8CB68322C2}" srcOrd="0" destOrd="0" presId="urn:microsoft.com/office/officeart/2005/8/layout/hierarchy1"/>
    <dgm:cxn modelId="{C8D93600-23C2-44C4-89DB-7BB3856BF916}" type="presOf" srcId="{D4B4218E-4613-46A8-B7DF-69519E9FA41E}" destId="{D340E7BC-0D3C-47E2-A650-F70F4C7D251B}" srcOrd="0" destOrd="0" presId="urn:microsoft.com/office/officeart/2005/8/layout/hierarchy1"/>
    <dgm:cxn modelId="{3E4D1979-B87D-4CE7-BB4A-94B39ECB528D}" srcId="{6ABFC243-C0FC-411B-85E4-9C4FE565EAFC}" destId="{3DCCD0FF-67BD-444F-BB48-46996068C3EC}" srcOrd="0" destOrd="0" parTransId="{40F894DB-E79B-4791-B946-058439884CB8}" sibTransId="{3CA33294-E108-4E3E-A4E6-646E5B93537C}"/>
    <dgm:cxn modelId="{C98C7E21-8D66-4C9B-8FEA-F73D9F8FA281}" srcId="{2E761458-D5D2-4F0B-A4DA-268653F52D2E}" destId="{3A715E11-2782-443D-8812-26A7A56DEC32}" srcOrd="1" destOrd="0" parTransId="{0CE7EDEA-1093-4D7B-B839-824F60595889}" sibTransId="{F2B6DABE-64AF-4191-8AB6-9D9DC100BE2A}"/>
    <dgm:cxn modelId="{CF23DB39-9B6B-4466-BA3B-69739AA97E81}" type="presOf" srcId="{701BC080-C9D3-494A-97BA-15CEE620690D}" destId="{961A5CB1-8892-4F2D-83B7-B17ED46C7674}" srcOrd="0" destOrd="0" presId="urn:microsoft.com/office/officeart/2005/8/layout/hierarchy1"/>
    <dgm:cxn modelId="{142AAE61-7E37-4811-82F3-1AB750B092FD}" type="presOf" srcId="{3DCCD0FF-67BD-444F-BB48-46996068C3EC}" destId="{FB93550E-2C93-4235-8C7E-81C55A58ECA3}" srcOrd="0" destOrd="0" presId="urn:microsoft.com/office/officeart/2005/8/layout/hierarchy1"/>
    <dgm:cxn modelId="{3207DF99-C2F6-446E-8086-4BCC27F4981D}" type="presOf" srcId="{9E9437E3-C03C-448A-AB77-6D5FE67519A7}" destId="{4F20B790-13FF-4920-BC1C-7FEEF492F62C}" srcOrd="0" destOrd="0" presId="urn:microsoft.com/office/officeart/2005/8/layout/hierarchy1"/>
    <dgm:cxn modelId="{FEB0AB9D-C73A-4163-9996-C802890235A6}" type="presOf" srcId="{DD40CA9F-5E91-4B81-8CF3-E0D13193F031}" destId="{963917FF-A80E-4A65-876D-C33B74EB630C}" srcOrd="0" destOrd="0" presId="urn:microsoft.com/office/officeart/2005/8/layout/hierarchy1"/>
    <dgm:cxn modelId="{5FE57807-2B0D-4D4F-AF80-457353052EFF}" type="presOf" srcId="{47FEFECF-AC70-4F9C-A501-95A566C16036}" destId="{79624C58-1741-46F4-9AFC-EDF2D51D4472}" srcOrd="0" destOrd="0" presId="urn:microsoft.com/office/officeart/2005/8/layout/hierarchy1"/>
    <dgm:cxn modelId="{057E8218-5057-4F28-ABC7-61CD28128DE2}" type="presOf" srcId="{C337887D-1E90-41BD-B6AA-0C78FDD7E169}" destId="{282BB602-8AA6-4580-8FDF-DF0B938DD471}" srcOrd="0" destOrd="0" presId="urn:microsoft.com/office/officeart/2005/8/layout/hierarchy1"/>
    <dgm:cxn modelId="{8C081D5C-8F7F-49F9-AAB3-7C72F7D17E10}" srcId="{9E9437E3-C03C-448A-AB77-6D5FE67519A7}" destId="{3269B414-A36E-4BB7-B3F8-371BE2827A73}" srcOrd="2" destOrd="0" parTransId="{C337887D-1E90-41BD-B6AA-0C78FDD7E169}" sibTransId="{0A29904C-F622-4543-9729-752F1A76F215}"/>
    <dgm:cxn modelId="{FF3E41C1-5857-40DD-9B47-4CB632727C55}" type="presOf" srcId="{8718C682-FD34-4735-B6FD-6E50646781EE}" destId="{757EF34B-C097-44DF-AC9B-8385AC739496}" srcOrd="0" destOrd="0" presId="urn:microsoft.com/office/officeart/2005/8/layout/hierarchy1"/>
    <dgm:cxn modelId="{65028C6D-6191-47E5-A523-12E35165E412}" type="presOf" srcId="{15193B20-57D9-4B24-A722-18BBDE9E175C}" destId="{63B9F506-A002-4160-A37C-10403C1C5251}" srcOrd="0" destOrd="0" presId="urn:microsoft.com/office/officeart/2005/8/layout/hierarchy1"/>
    <dgm:cxn modelId="{BE04F442-68C2-441E-9FE3-D5970987F827}" type="presOf" srcId="{3269B414-A36E-4BB7-B3F8-371BE2827A73}" destId="{7C2FBE99-DF30-4CA5-A7A1-0C69F5038C9D}" srcOrd="0" destOrd="0" presId="urn:microsoft.com/office/officeart/2005/8/layout/hierarchy1"/>
    <dgm:cxn modelId="{96FF71FF-2228-4250-97C6-9F0C29BC9618}" type="presOf" srcId="{EA7370C1-D18E-45D3-B874-9EC2ECB7CBA7}" destId="{16384994-AD1E-4B90-A5D7-5D2F90ED0B14}" srcOrd="0" destOrd="0" presId="urn:microsoft.com/office/officeart/2005/8/layout/hierarchy1"/>
    <dgm:cxn modelId="{A13CCEE7-B60C-4E47-9ABF-31603A1CA1CD}" srcId="{9E9437E3-C03C-448A-AB77-6D5FE67519A7}" destId="{701BC080-C9D3-494A-97BA-15CEE620690D}" srcOrd="1" destOrd="0" parTransId="{F63D5E74-D0C5-4A90-9E6F-03BE87691DCA}" sibTransId="{736DC1C0-7688-4CFA-A6F3-C7605AE6F5CE}"/>
    <dgm:cxn modelId="{431A343C-2F49-4524-83C5-053BF0BE55E5}" srcId="{701BC080-C9D3-494A-97BA-15CEE620690D}" destId="{315652E5-15F1-4708-BD15-22B2BD30CBE6}" srcOrd="1" destOrd="0" parTransId="{033F39BB-CB5E-4FF6-903B-3B470D3FF942}" sibTransId="{11533ABB-7BFF-42CD-9495-F7926BE66C95}"/>
    <dgm:cxn modelId="{DD2F12B3-7A97-4EE6-B5C1-1879DD5126C6}" type="presOf" srcId="{6EC8786E-0C8D-4E52-B9F9-CADCB5E7ABFB}" destId="{1D39D5CA-F228-4320-959A-AB2095078600}" srcOrd="0" destOrd="0" presId="urn:microsoft.com/office/officeart/2005/8/layout/hierarchy1"/>
    <dgm:cxn modelId="{9CE98FED-6445-48CB-A1A7-5B2355FABC48}" type="presParOf" srcId="{0819E76F-547A-48A6-9F7B-D5289582814D}" destId="{7ECD1B15-2B0A-406E-B6AE-211D1B364E64}" srcOrd="0" destOrd="0" presId="urn:microsoft.com/office/officeart/2005/8/layout/hierarchy1"/>
    <dgm:cxn modelId="{1B7A7020-E107-4A13-AD98-995B3E316277}" type="presParOf" srcId="{7ECD1B15-2B0A-406E-B6AE-211D1B364E64}" destId="{E641D526-4D8D-48F6-8C59-3901E22DB9D1}" srcOrd="0" destOrd="0" presId="urn:microsoft.com/office/officeart/2005/8/layout/hierarchy1"/>
    <dgm:cxn modelId="{16734E08-5200-4B42-83D5-E3A769450565}" type="presParOf" srcId="{E641D526-4D8D-48F6-8C59-3901E22DB9D1}" destId="{635448A6-F0DF-478D-8AA9-E142C2A03826}" srcOrd="0" destOrd="0" presId="urn:microsoft.com/office/officeart/2005/8/layout/hierarchy1"/>
    <dgm:cxn modelId="{EA77ACF0-43D1-415D-8536-08692654644B}" type="presParOf" srcId="{E641D526-4D8D-48F6-8C59-3901E22DB9D1}" destId="{4F20B790-13FF-4920-BC1C-7FEEF492F62C}" srcOrd="1" destOrd="0" presId="urn:microsoft.com/office/officeart/2005/8/layout/hierarchy1"/>
    <dgm:cxn modelId="{C696FE44-ED50-4729-B61F-872573A206D9}" type="presParOf" srcId="{7ECD1B15-2B0A-406E-B6AE-211D1B364E64}" destId="{3F316E6A-BEA5-4172-8B00-F77035605CE0}" srcOrd="1" destOrd="0" presId="urn:microsoft.com/office/officeart/2005/8/layout/hierarchy1"/>
    <dgm:cxn modelId="{E10D7200-7A8A-45A1-BF3A-EDA8BF0C7B50}" type="presParOf" srcId="{3F316E6A-BEA5-4172-8B00-F77035605CE0}" destId="{79624C58-1741-46F4-9AFC-EDF2D51D4472}" srcOrd="0" destOrd="0" presId="urn:microsoft.com/office/officeart/2005/8/layout/hierarchy1"/>
    <dgm:cxn modelId="{E5034C18-BA43-4A0D-AC4E-68F3AB9394B6}" type="presParOf" srcId="{3F316E6A-BEA5-4172-8B00-F77035605CE0}" destId="{E3AEE2EE-ACC9-40BC-BAD9-06F17E339F77}" srcOrd="1" destOrd="0" presId="urn:microsoft.com/office/officeart/2005/8/layout/hierarchy1"/>
    <dgm:cxn modelId="{95EF6DFF-87F5-426F-BE95-678BF2197285}" type="presParOf" srcId="{E3AEE2EE-ACC9-40BC-BAD9-06F17E339F77}" destId="{4A0C9D43-BF2F-4282-884A-EC58E911423C}" srcOrd="0" destOrd="0" presId="urn:microsoft.com/office/officeart/2005/8/layout/hierarchy1"/>
    <dgm:cxn modelId="{8E6D0F3F-1FA2-415B-A966-48626DF4DCEB}" type="presParOf" srcId="{4A0C9D43-BF2F-4282-884A-EC58E911423C}" destId="{D88A1146-64CF-4131-9550-C6A9E1FF9600}" srcOrd="0" destOrd="0" presId="urn:microsoft.com/office/officeart/2005/8/layout/hierarchy1"/>
    <dgm:cxn modelId="{B57C6852-1376-479B-B048-FE5AB5BCCE23}" type="presParOf" srcId="{4A0C9D43-BF2F-4282-884A-EC58E911423C}" destId="{AC98B2BF-DB32-4662-9C0F-53CC79E91017}" srcOrd="1" destOrd="0" presId="urn:microsoft.com/office/officeart/2005/8/layout/hierarchy1"/>
    <dgm:cxn modelId="{DB65AFC1-0642-4C59-B226-F0B34AEF3C55}" type="presParOf" srcId="{E3AEE2EE-ACC9-40BC-BAD9-06F17E339F77}" destId="{714ADD8D-F3FF-4A47-ABBC-11492083D5FA}" srcOrd="1" destOrd="0" presId="urn:microsoft.com/office/officeart/2005/8/layout/hierarchy1"/>
    <dgm:cxn modelId="{70FF4D40-FF9F-4177-8E66-CD0D403D0389}" type="presParOf" srcId="{714ADD8D-F3FF-4A47-ABBC-11492083D5FA}" destId="{4565A164-E370-4C5B-B494-7865E0EB17D8}" srcOrd="0" destOrd="0" presId="urn:microsoft.com/office/officeart/2005/8/layout/hierarchy1"/>
    <dgm:cxn modelId="{49CA4A34-20E5-4380-B75B-BE176160F644}" type="presParOf" srcId="{714ADD8D-F3FF-4A47-ABBC-11492083D5FA}" destId="{78FCFF42-C1FA-4DCB-9B6D-C27C332287ED}" srcOrd="1" destOrd="0" presId="urn:microsoft.com/office/officeart/2005/8/layout/hierarchy1"/>
    <dgm:cxn modelId="{FE4697CF-03AF-4F5E-851A-213EE39178C4}" type="presParOf" srcId="{78FCFF42-C1FA-4DCB-9B6D-C27C332287ED}" destId="{06823124-23A7-4628-A115-4DD920C7DD1B}" srcOrd="0" destOrd="0" presId="urn:microsoft.com/office/officeart/2005/8/layout/hierarchy1"/>
    <dgm:cxn modelId="{D96F8B9A-854E-4938-87FA-3C45E387A759}" type="presParOf" srcId="{06823124-23A7-4628-A115-4DD920C7DD1B}" destId="{82BC4998-AD16-4377-91A9-727CDDC0130C}" srcOrd="0" destOrd="0" presId="urn:microsoft.com/office/officeart/2005/8/layout/hierarchy1"/>
    <dgm:cxn modelId="{3DEB8024-747E-4F76-B638-069FFCBF87F5}" type="presParOf" srcId="{06823124-23A7-4628-A115-4DD920C7DD1B}" destId="{DC1CB872-9C05-4F25-B0E3-2EBDE327DDD9}" srcOrd="1" destOrd="0" presId="urn:microsoft.com/office/officeart/2005/8/layout/hierarchy1"/>
    <dgm:cxn modelId="{38220960-74D1-4A3C-AF82-307BE494552C}" type="presParOf" srcId="{78FCFF42-C1FA-4DCB-9B6D-C27C332287ED}" destId="{1955EF01-5B20-47A5-B0E7-8C0891A0DB40}" srcOrd="1" destOrd="0" presId="urn:microsoft.com/office/officeart/2005/8/layout/hierarchy1"/>
    <dgm:cxn modelId="{9BF1318A-0190-48F0-9D27-52874FBCE098}" type="presParOf" srcId="{714ADD8D-F3FF-4A47-ABBC-11492083D5FA}" destId="{D3D3B3D3-D91F-484A-92D1-FBC47C15D405}" srcOrd="2" destOrd="0" presId="urn:microsoft.com/office/officeart/2005/8/layout/hierarchy1"/>
    <dgm:cxn modelId="{320BB555-9B77-4169-881D-190DBDAA55BE}" type="presParOf" srcId="{714ADD8D-F3FF-4A47-ABBC-11492083D5FA}" destId="{FF93804C-119B-4ED7-8D1D-4592D9C013B5}" srcOrd="3" destOrd="0" presId="urn:microsoft.com/office/officeart/2005/8/layout/hierarchy1"/>
    <dgm:cxn modelId="{8D0D88A8-4A78-4BA9-BB42-465DA31A82CE}" type="presParOf" srcId="{FF93804C-119B-4ED7-8D1D-4592D9C013B5}" destId="{88A4453C-3DCD-4043-9A45-0D377468FEBB}" srcOrd="0" destOrd="0" presId="urn:microsoft.com/office/officeart/2005/8/layout/hierarchy1"/>
    <dgm:cxn modelId="{3DAFFBA8-6E77-442C-8EC4-2F84EC1A7551}" type="presParOf" srcId="{88A4453C-3DCD-4043-9A45-0D377468FEBB}" destId="{3AC40D63-C3EE-41C3-808F-A8A8F66D511D}" srcOrd="0" destOrd="0" presId="urn:microsoft.com/office/officeart/2005/8/layout/hierarchy1"/>
    <dgm:cxn modelId="{A5918766-9872-4C81-8C18-DB5B2A56BCB8}" type="presParOf" srcId="{88A4453C-3DCD-4043-9A45-0D377468FEBB}" destId="{DB2FF858-5275-4184-AF53-2D48A5A09D42}" srcOrd="1" destOrd="0" presId="urn:microsoft.com/office/officeart/2005/8/layout/hierarchy1"/>
    <dgm:cxn modelId="{E4F6402D-2754-4CA0-946C-C13DAD35036D}" type="presParOf" srcId="{FF93804C-119B-4ED7-8D1D-4592D9C013B5}" destId="{D2C95C6E-EE31-4591-8909-69E56C216D3C}" srcOrd="1" destOrd="0" presId="urn:microsoft.com/office/officeart/2005/8/layout/hierarchy1"/>
    <dgm:cxn modelId="{60AE7887-D3A0-4417-B971-51A924DA8E43}" type="presParOf" srcId="{D2C95C6E-EE31-4591-8909-69E56C216D3C}" destId="{1D39D5CA-F228-4320-959A-AB2095078600}" srcOrd="0" destOrd="0" presId="urn:microsoft.com/office/officeart/2005/8/layout/hierarchy1"/>
    <dgm:cxn modelId="{AA2A35E1-BD79-435E-BE95-A7FDCCE5CEBF}" type="presParOf" srcId="{D2C95C6E-EE31-4591-8909-69E56C216D3C}" destId="{3B56ACF0-6C04-4A2A-B8A5-7E4699FEA08E}" srcOrd="1" destOrd="0" presId="urn:microsoft.com/office/officeart/2005/8/layout/hierarchy1"/>
    <dgm:cxn modelId="{0DB083D7-12D7-4E71-BD16-CD2505FE9DF8}" type="presParOf" srcId="{3B56ACF0-6C04-4A2A-B8A5-7E4699FEA08E}" destId="{6BCFF7EA-D2CC-4C96-8BF6-0118D6BFD1C6}" srcOrd="0" destOrd="0" presId="urn:microsoft.com/office/officeart/2005/8/layout/hierarchy1"/>
    <dgm:cxn modelId="{F9AA6A62-03E9-46E0-A8E3-678E76D72403}" type="presParOf" srcId="{6BCFF7EA-D2CC-4C96-8BF6-0118D6BFD1C6}" destId="{B4EC51ED-519A-4578-8BDD-6833A90E8BAD}" srcOrd="0" destOrd="0" presId="urn:microsoft.com/office/officeart/2005/8/layout/hierarchy1"/>
    <dgm:cxn modelId="{0FA6456E-FDB5-4B82-AD70-7A4599E86C61}" type="presParOf" srcId="{6BCFF7EA-D2CC-4C96-8BF6-0118D6BFD1C6}" destId="{C0665EDE-3D2A-4F64-B515-36B0164DE301}" srcOrd="1" destOrd="0" presId="urn:microsoft.com/office/officeart/2005/8/layout/hierarchy1"/>
    <dgm:cxn modelId="{3FD07CD7-203E-4E10-84D4-36B161B10D6E}" type="presParOf" srcId="{3B56ACF0-6C04-4A2A-B8A5-7E4699FEA08E}" destId="{1F53C124-B66B-4427-9FB1-B469369CDF29}" srcOrd="1" destOrd="0" presId="urn:microsoft.com/office/officeart/2005/8/layout/hierarchy1"/>
    <dgm:cxn modelId="{2FB9255D-FF4F-4EFA-BAD9-456D49260265}" type="presParOf" srcId="{1F53C124-B66B-4427-9FB1-B469369CDF29}" destId="{16384994-AD1E-4B90-A5D7-5D2F90ED0B14}" srcOrd="0" destOrd="0" presId="urn:microsoft.com/office/officeart/2005/8/layout/hierarchy1"/>
    <dgm:cxn modelId="{D00FC8C3-0F66-41A2-A1DF-7E8980407BBF}" type="presParOf" srcId="{1F53C124-B66B-4427-9FB1-B469369CDF29}" destId="{A52D19CC-00E8-4A4B-A66F-B81F8D65261D}" srcOrd="1" destOrd="0" presId="urn:microsoft.com/office/officeart/2005/8/layout/hierarchy1"/>
    <dgm:cxn modelId="{5E333976-A214-40DF-B104-F6E715C8DD54}" type="presParOf" srcId="{A52D19CC-00E8-4A4B-A66F-B81F8D65261D}" destId="{F431B9E8-9355-44C7-8E69-8321659CA57C}" srcOrd="0" destOrd="0" presId="urn:microsoft.com/office/officeart/2005/8/layout/hierarchy1"/>
    <dgm:cxn modelId="{836BD19B-8112-4BC0-9706-1A47FE047399}" type="presParOf" srcId="{F431B9E8-9355-44C7-8E69-8321659CA57C}" destId="{24124124-777A-47BD-AA31-CF4F22E14B5C}" srcOrd="0" destOrd="0" presId="urn:microsoft.com/office/officeart/2005/8/layout/hierarchy1"/>
    <dgm:cxn modelId="{2FC4C49D-63D7-45B8-9786-5FC1E7A690E9}" type="presParOf" srcId="{F431B9E8-9355-44C7-8E69-8321659CA57C}" destId="{757EF34B-C097-44DF-AC9B-8385AC739496}" srcOrd="1" destOrd="0" presId="urn:microsoft.com/office/officeart/2005/8/layout/hierarchy1"/>
    <dgm:cxn modelId="{A8411050-14C1-402B-9348-1B4956294920}" type="presParOf" srcId="{A52D19CC-00E8-4A4B-A66F-B81F8D65261D}" destId="{FCAC1C68-3BA9-40E8-ABBD-7458F73B3F9C}" srcOrd="1" destOrd="0" presId="urn:microsoft.com/office/officeart/2005/8/layout/hierarchy1"/>
    <dgm:cxn modelId="{C8F0A05F-16E3-428F-BB8D-D52BA2C36768}" type="presParOf" srcId="{1F53C124-B66B-4427-9FB1-B469369CDF29}" destId="{BE9C0818-CDDD-4CB0-8161-DC8CB68322C2}" srcOrd="2" destOrd="0" presId="urn:microsoft.com/office/officeart/2005/8/layout/hierarchy1"/>
    <dgm:cxn modelId="{471EC9B4-6953-41E7-AAEA-83FFC2D0EECE}" type="presParOf" srcId="{1F53C124-B66B-4427-9FB1-B469369CDF29}" destId="{B386AE9A-13C7-4866-96C9-6C1309DEF888}" srcOrd="3" destOrd="0" presId="urn:microsoft.com/office/officeart/2005/8/layout/hierarchy1"/>
    <dgm:cxn modelId="{BCB5FCEB-457A-4295-8C87-99B2EAF04DBE}" type="presParOf" srcId="{B386AE9A-13C7-4866-96C9-6C1309DEF888}" destId="{90C30950-EBE4-4C12-8BBC-05365023B2C3}" srcOrd="0" destOrd="0" presId="urn:microsoft.com/office/officeart/2005/8/layout/hierarchy1"/>
    <dgm:cxn modelId="{CB487893-A439-4973-9F24-974E1338C354}" type="presParOf" srcId="{90C30950-EBE4-4C12-8BBC-05365023B2C3}" destId="{6BBE38B4-65D4-44DA-8A61-CD9FA5E465DA}" srcOrd="0" destOrd="0" presId="urn:microsoft.com/office/officeart/2005/8/layout/hierarchy1"/>
    <dgm:cxn modelId="{D6798470-363E-4A1C-AA44-C1695A557B9B}" type="presParOf" srcId="{90C30950-EBE4-4C12-8BBC-05365023B2C3}" destId="{3291D003-0E66-4D15-8EFB-EB334AE4E3FB}" srcOrd="1" destOrd="0" presId="urn:microsoft.com/office/officeart/2005/8/layout/hierarchy1"/>
    <dgm:cxn modelId="{599A924F-E3AB-47AC-9B70-F96E49118334}" type="presParOf" srcId="{B386AE9A-13C7-4866-96C9-6C1309DEF888}" destId="{4905D5FE-8357-4E9A-9746-613D31523EA4}" srcOrd="1" destOrd="0" presId="urn:microsoft.com/office/officeart/2005/8/layout/hierarchy1"/>
    <dgm:cxn modelId="{88862759-F861-4290-A428-B4A3ABB79D99}" type="presParOf" srcId="{1F53C124-B66B-4427-9FB1-B469369CDF29}" destId="{63B9F506-A002-4160-A37C-10403C1C5251}" srcOrd="4" destOrd="0" presId="urn:microsoft.com/office/officeart/2005/8/layout/hierarchy1"/>
    <dgm:cxn modelId="{70E36D7C-1361-4E20-86E2-3D45F9687B3D}" type="presParOf" srcId="{1F53C124-B66B-4427-9FB1-B469369CDF29}" destId="{84BC4951-6A81-4FD1-BC28-EDE81FA6FC59}" srcOrd="5" destOrd="0" presId="urn:microsoft.com/office/officeart/2005/8/layout/hierarchy1"/>
    <dgm:cxn modelId="{C4FB870F-7633-45F4-9BF8-91C3B7E9DBDD}" type="presParOf" srcId="{84BC4951-6A81-4FD1-BC28-EDE81FA6FC59}" destId="{2D184ED1-42A2-4933-991D-35006C6744D1}" srcOrd="0" destOrd="0" presId="urn:microsoft.com/office/officeart/2005/8/layout/hierarchy1"/>
    <dgm:cxn modelId="{0A20B0E9-6175-4683-98C3-E374CFEE93AA}" type="presParOf" srcId="{2D184ED1-42A2-4933-991D-35006C6744D1}" destId="{75C06F5A-D734-43E8-B46B-575404C601CA}" srcOrd="0" destOrd="0" presId="urn:microsoft.com/office/officeart/2005/8/layout/hierarchy1"/>
    <dgm:cxn modelId="{32219A9F-431B-4FC8-BA18-57E7A78152E8}" type="presParOf" srcId="{2D184ED1-42A2-4933-991D-35006C6744D1}" destId="{46E67D11-29CB-4DFC-AD14-C0C42664C125}" srcOrd="1" destOrd="0" presId="urn:microsoft.com/office/officeart/2005/8/layout/hierarchy1"/>
    <dgm:cxn modelId="{DF1E24F3-B946-4275-947D-F1EAAFE6B938}" type="presParOf" srcId="{84BC4951-6A81-4FD1-BC28-EDE81FA6FC59}" destId="{F8203A42-EF6B-4364-8AA4-9872AEB0C76D}" srcOrd="1" destOrd="0" presId="urn:microsoft.com/office/officeart/2005/8/layout/hierarchy1"/>
    <dgm:cxn modelId="{29DBF635-E538-44D9-A8F2-AF1C60EC4D2A}" type="presParOf" srcId="{714ADD8D-F3FF-4A47-ABBC-11492083D5FA}" destId="{1891B0A3-B658-43D1-8CF6-11236A525B26}" srcOrd="4" destOrd="0" presId="urn:microsoft.com/office/officeart/2005/8/layout/hierarchy1"/>
    <dgm:cxn modelId="{F0A1F562-B23E-458A-BA6A-AEA4DEA20E6F}" type="presParOf" srcId="{714ADD8D-F3FF-4A47-ABBC-11492083D5FA}" destId="{72216344-E268-49E2-9838-E39FF12F6E7A}" srcOrd="5" destOrd="0" presId="urn:microsoft.com/office/officeart/2005/8/layout/hierarchy1"/>
    <dgm:cxn modelId="{C9B9C2F3-A2BE-4385-9945-7D53E3B0629A}" type="presParOf" srcId="{72216344-E268-49E2-9838-E39FF12F6E7A}" destId="{637FB3D2-2B6F-49D2-93CC-96332F776AAC}" srcOrd="0" destOrd="0" presId="urn:microsoft.com/office/officeart/2005/8/layout/hierarchy1"/>
    <dgm:cxn modelId="{F950B24B-E440-4506-AE89-DDE045AF923E}" type="presParOf" srcId="{637FB3D2-2B6F-49D2-93CC-96332F776AAC}" destId="{9C7CD5C7-A5FC-4CAA-AAF5-F176C0D31063}" srcOrd="0" destOrd="0" presId="urn:microsoft.com/office/officeart/2005/8/layout/hierarchy1"/>
    <dgm:cxn modelId="{B949176E-699A-47FE-9A3E-04FBF80C2533}" type="presParOf" srcId="{637FB3D2-2B6F-49D2-93CC-96332F776AAC}" destId="{D340E7BC-0D3C-47E2-A650-F70F4C7D251B}" srcOrd="1" destOrd="0" presId="urn:microsoft.com/office/officeart/2005/8/layout/hierarchy1"/>
    <dgm:cxn modelId="{3810317F-EF80-42CD-A5F1-3382517A760C}" type="presParOf" srcId="{72216344-E268-49E2-9838-E39FF12F6E7A}" destId="{A5913F8C-3FA5-4CD7-959A-B91F032E658B}" srcOrd="1" destOrd="0" presId="urn:microsoft.com/office/officeart/2005/8/layout/hierarchy1"/>
    <dgm:cxn modelId="{576FE2E5-3E9E-430C-9627-EC84347C303E}" type="presParOf" srcId="{3F316E6A-BEA5-4172-8B00-F77035605CE0}" destId="{C37A326F-7C5D-47D8-BC7D-0D459CFA78F0}" srcOrd="2" destOrd="0" presId="urn:microsoft.com/office/officeart/2005/8/layout/hierarchy1"/>
    <dgm:cxn modelId="{9C2C8BA2-71F3-4EF1-B115-80B18B14E738}" type="presParOf" srcId="{3F316E6A-BEA5-4172-8B00-F77035605CE0}" destId="{84DED8B0-C809-4AB5-94BA-B1D272BC4DCC}" srcOrd="3" destOrd="0" presId="urn:microsoft.com/office/officeart/2005/8/layout/hierarchy1"/>
    <dgm:cxn modelId="{B1BE9437-5CF1-415C-BB20-52B9F40E08AD}" type="presParOf" srcId="{84DED8B0-C809-4AB5-94BA-B1D272BC4DCC}" destId="{0153CD79-19C2-4E15-B30E-457BC4EF814C}" srcOrd="0" destOrd="0" presId="urn:microsoft.com/office/officeart/2005/8/layout/hierarchy1"/>
    <dgm:cxn modelId="{9DD0B324-7FED-4A7B-B44A-2710255487B6}" type="presParOf" srcId="{0153CD79-19C2-4E15-B30E-457BC4EF814C}" destId="{60A31663-051F-4F4A-B668-00758FF9794D}" srcOrd="0" destOrd="0" presId="urn:microsoft.com/office/officeart/2005/8/layout/hierarchy1"/>
    <dgm:cxn modelId="{B41E0613-A870-4D15-9E81-6AAE4471BCB5}" type="presParOf" srcId="{0153CD79-19C2-4E15-B30E-457BC4EF814C}" destId="{961A5CB1-8892-4F2D-83B7-B17ED46C7674}" srcOrd="1" destOrd="0" presId="urn:microsoft.com/office/officeart/2005/8/layout/hierarchy1"/>
    <dgm:cxn modelId="{39318F45-C438-461B-9567-FCD5871BB9A6}" type="presParOf" srcId="{84DED8B0-C809-4AB5-94BA-B1D272BC4DCC}" destId="{88BBCB26-A011-43A6-81E2-370E54697359}" srcOrd="1" destOrd="0" presId="urn:microsoft.com/office/officeart/2005/8/layout/hierarchy1"/>
    <dgm:cxn modelId="{A862406D-ECEA-4810-98C8-7D384EB2365B}" type="presParOf" srcId="{88BBCB26-A011-43A6-81E2-370E54697359}" destId="{963917FF-A80E-4A65-876D-C33B74EB630C}" srcOrd="0" destOrd="0" presId="urn:microsoft.com/office/officeart/2005/8/layout/hierarchy1"/>
    <dgm:cxn modelId="{3B2078B0-0FE5-41A8-8069-D4BFD500DB34}" type="presParOf" srcId="{88BBCB26-A011-43A6-81E2-370E54697359}" destId="{3DB11104-7839-4BA7-B2FB-134013A51622}" srcOrd="1" destOrd="0" presId="urn:microsoft.com/office/officeart/2005/8/layout/hierarchy1"/>
    <dgm:cxn modelId="{22298304-FFEB-46D7-BA6F-1C4694C8E541}" type="presParOf" srcId="{3DB11104-7839-4BA7-B2FB-134013A51622}" destId="{C7612EA4-9176-49BB-8835-818BBF2417A9}" srcOrd="0" destOrd="0" presId="urn:microsoft.com/office/officeart/2005/8/layout/hierarchy1"/>
    <dgm:cxn modelId="{15E657AA-394B-46EC-8574-40A6BAF9DB7E}" type="presParOf" srcId="{C7612EA4-9176-49BB-8835-818BBF2417A9}" destId="{A8CF6299-B9BF-415B-A668-C29DABAF4EF9}" srcOrd="0" destOrd="0" presId="urn:microsoft.com/office/officeart/2005/8/layout/hierarchy1"/>
    <dgm:cxn modelId="{18758C4F-0352-4FF6-9D97-A347A684D1EF}" type="presParOf" srcId="{C7612EA4-9176-49BB-8835-818BBF2417A9}" destId="{6A70DF2B-F050-40E0-ABCD-620EE6050910}" srcOrd="1" destOrd="0" presId="urn:microsoft.com/office/officeart/2005/8/layout/hierarchy1"/>
    <dgm:cxn modelId="{E3CFAC5A-611E-43F1-B188-F6FB89B30643}" type="presParOf" srcId="{3DB11104-7839-4BA7-B2FB-134013A51622}" destId="{D5F63F1E-7634-4DB1-8C5B-FEA2766C7D0B}" srcOrd="1" destOrd="0" presId="urn:microsoft.com/office/officeart/2005/8/layout/hierarchy1"/>
    <dgm:cxn modelId="{AF4D75AA-D2B7-4EB1-AA9E-7AF4E8FF7841}" type="presParOf" srcId="{88BBCB26-A011-43A6-81E2-370E54697359}" destId="{4E90F300-9602-4764-A39E-2ECDBCA80D70}" srcOrd="2" destOrd="0" presId="urn:microsoft.com/office/officeart/2005/8/layout/hierarchy1"/>
    <dgm:cxn modelId="{BE2D7430-CF9F-4076-9181-3CA34AC838DE}" type="presParOf" srcId="{88BBCB26-A011-43A6-81E2-370E54697359}" destId="{D5BA7700-DE79-4EEE-9C20-F97C8ACFE582}" srcOrd="3" destOrd="0" presId="urn:microsoft.com/office/officeart/2005/8/layout/hierarchy1"/>
    <dgm:cxn modelId="{837D542B-B402-4CD1-AC28-2C28209B9EB1}" type="presParOf" srcId="{D5BA7700-DE79-4EEE-9C20-F97C8ACFE582}" destId="{03221724-81ED-4C8C-B1EC-5317F0C47F9F}" srcOrd="0" destOrd="0" presId="urn:microsoft.com/office/officeart/2005/8/layout/hierarchy1"/>
    <dgm:cxn modelId="{60DE49D1-B06F-4508-ADEE-509BBC09F34B}" type="presParOf" srcId="{03221724-81ED-4C8C-B1EC-5317F0C47F9F}" destId="{F47A491A-279B-4865-9B1B-91F3AB521726}" srcOrd="0" destOrd="0" presId="urn:microsoft.com/office/officeart/2005/8/layout/hierarchy1"/>
    <dgm:cxn modelId="{ACF825A3-63A8-4B10-A592-E767EACA270F}" type="presParOf" srcId="{03221724-81ED-4C8C-B1EC-5317F0C47F9F}" destId="{617A448A-ACA8-4875-9224-D715A99F1C92}" srcOrd="1" destOrd="0" presId="urn:microsoft.com/office/officeart/2005/8/layout/hierarchy1"/>
    <dgm:cxn modelId="{2670A7BA-204E-487D-92F3-E17E9720BB5B}" type="presParOf" srcId="{D5BA7700-DE79-4EEE-9C20-F97C8ACFE582}" destId="{3D439BA5-16A9-4EAA-B41C-3AAB51485F35}" srcOrd="1" destOrd="0" presId="urn:microsoft.com/office/officeart/2005/8/layout/hierarchy1"/>
    <dgm:cxn modelId="{BE2C8C4C-1618-42B5-BB6D-B6CC02E6F699}" type="presParOf" srcId="{3D439BA5-16A9-4EAA-B41C-3AAB51485F35}" destId="{9794BCFB-71ED-47A7-ABD8-09E0F05219AD}" srcOrd="0" destOrd="0" presId="urn:microsoft.com/office/officeart/2005/8/layout/hierarchy1"/>
    <dgm:cxn modelId="{150DAC69-30A5-45A1-BC41-01583909F178}" type="presParOf" srcId="{3D439BA5-16A9-4EAA-B41C-3AAB51485F35}" destId="{1BBFB4EC-FB60-4117-8F25-720D2A2EF1A6}" srcOrd="1" destOrd="0" presId="urn:microsoft.com/office/officeart/2005/8/layout/hierarchy1"/>
    <dgm:cxn modelId="{8E8563B5-300B-44C6-8F1E-653503439587}" type="presParOf" srcId="{1BBFB4EC-FB60-4117-8F25-720D2A2EF1A6}" destId="{70046B96-CBC7-4D8D-88B1-1008BE874012}" srcOrd="0" destOrd="0" presId="urn:microsoft.com/office/officeart/2005/8/layout/hierarchy1"/>
    <dgm:cxn modelId="{201855E3-CE54-45ED-81D0-4BC03E96925D}" type="presParOf" srcId="{70046B96-CBC7-4D8D-88B1-1008BE874012}" destId="{F70F57AD-8A19-4B08-9CA8-AC3645BB213B}" srcOrd="0" destOrd="0" presId="urn:microsoft.com/office/officeart/2005/8/layout/hierarchy1"/>
    <dgm:cxn modelId="{C3432A98-2593-4B15-BA0A-22329617D708}" type="presParOf" srcId="{70046B96-CBC7-4D8D-88B1-1008BE874012}" destId="{E5CD6793-4D8D-4300-AA7B-748120C464A9}" srcOrd="1" destOrd="0" presId="urn:microsoft.com/office/officeart/2005/8/layout/hierarchy1"/>
    <dgm:cxn modelId="{86E39923-5F2C-46D9-AD3B-BBB3B5E07BD3}" type="presParOf" srcId="{1BBFB4EC-FB60-4117-8F25-720D2A2EF1A6}" destId="{9B707273-72D0-47EC-A677-A0FE0067F16D}" srcOrd="1" destOrd="0" presId="urn:microsoft.com/office/officeart/2005/8/layout/hierarchy1"/>
    <dgm:cxn modelId="{3329D124-6E7F-4E25-86B1-DB0F5171E8D9}" type="presParOf" srcId="{9B707273-72D0-47EC-A677-A0FE0067F16D}" destId="{AD0DAE16-4E18-4E49-9270-A9F06B99D0FE}" srcOrd="0" destOrd="0" presId="urn:microsoft.com/office/officeart/2005/8/layout/hierarchy1"/>
    <dgm:cxn modelId="{5ECC4577-721C-4C34-88D6-FB53709176C9}" type="presParOf" srcId="{9B707273-72D0-47EC-A677-A0FE0067F16D}" destId="{7F969468-84E8-4D6F-8B12-4831D8998617}" srcOrd="1" destOrd="0" presId="urn:microsoft.com/office/officeart/2005/8/layout/hierarchy1"/>
    <dgm:cxn modelId="{F421A8EE-7548-4CC8-BFC8-52FB4DD64063}" type="presParOf" srcId="{7F969468-84E8-4D6F-8B12-4831D8998617}" destId="{7646A4CD-3B12-4A37-9EAB-561FEE7E066C}" srcOrd="0" destOrd="0" presId="urn:microsoft.com/office/officeart/2005/8/layout/hierarchy1"/>
    <dgm:cxn modelId="{7A831C05-ADC3-4945-BED8-7EB2D818C151}" type="presParOf" srcId="{7646A4CD-3B12-4A37-9EAB-561FEE7E066C}" destId="{6C64B19F-7503-4888-AB5D-5D4EA51E2946}" srcOrd="0" destOrd="0" presId="urn:microsoft.com/office/officeart/2005/8/layout/hierarchy1"/>
    <dgm:cxn modelId="{D716A0FF-7438-4B67-94FD-14CFA490762E}" type="presParOf" srcId="{7646A4CD-3B12-4A37-9EAB-561FEE7E066C}" destId="{FB93550E-2C93-4235-8C7E-81C55A58ECA3}" srcOrd="1" destOrd="0" presId="urn:microsoft.com/office/officeart/2005/8/layout/hierarchy1"/>
    <dgm:cxn modelId="{640811E6-DB0D-4187-88A9-1E49DC4942BA}" type="presParOf" srcId="{7F969468-84E8-4D6F-8B12-4831D8998617}" destId="{2B42A85C-828E-4501-BF26-DF772143058A}" srcOrd="1" destOrd="0" presId="urn:microsoft.com/office/officeart/2005/8/layout/hierarchy1"/>
    <dgm:cxn modelId="{DBE9E637-2CC3-46B4-917D-D8F10EEB70CA}" type="presParOf" srcId="{9B707273-72D0-47EC-A677-A0FE0067F16D}" destId="{78E2DF06-ADB7-4671-8392-78802780D1CF}" srcOrd="2" destOrd="0" presId="urn:microsoft.com/office/officeart/2005/8/layout/hierarchy1"/>
    <dgm:cxn modelId="{37C5E1A5-942E-4D1C-8F8B-1D3AF3690F01}" type="presParOf" srcId="{9B707273-72D0-47EC-A677-A0FE0067F16D}" destId="{C291DB2C-5DD8-48F4-A60E-9BDC6B51BB18}" srcOrd="3" destOrd="0" presId="urn:microsoft.com/office/officeart/2005/8/layout/hierarchy1"/>
    <dgm:cxn modelId="{79A1F642-4D76-4503-938B-D59C255FAA8A}" type="presParOf" srcId="{C291DB2C-5DD8-48F4-A60E-9BDC6B51BB18}" destId="{0B57DDF6-161A-479A-8668-03AE1A18F531}" srcOrd="0" destOrd="0" presId="urn:microsoft.com/office/officeart/2005/8/layout/hierarchy1"/>
    <dgm:cxn modelId="{FBA3F9F5-3E31-49A1-BF0D-DFBF8EA19F23}" type="presParOf" srcId="{0B57DDF6-161A-479A-8668-03AE1A18F531}" destId="{1D9C3159-082A-4E66-A610-76BFDA15D247}" srcOrd="0" destOrd="0" presId="urn:microsoft.com/office/officeart/2005/8/layout/hierarchy1"/>
    <dgm:cxn modelId="{769200BF-2EB2-4AAE-9FD4-7D5281A8F24A}" type="presParOf" srcId="{0B57DDF6-161A-479A-8668-03AE1A18F531}" destId="{2647D3AA-5A90-4FD5-A5C8-0FF72B98A1A2}" srcOrd="1" destOrd="0" presId="urn:microsoft.com/office/officeart/2005/8/layout/hierarchy1"/>
    <dgm:cxn modelId="{FFF814AD-D2E8-47EB-9E8B-E28B3FFCFE96}" type="presParOf" srcId="{C291DB2C-5DD8-48F4-A60E-9BDC6B51BB18}" destId="{BEB6116E-451C-4384-AA16-10CCDEF3B9C3}" srcOrd="1" destOrd="0" presId="urn:microsoft.com/office/officeart/2005/8/layout/hierarchy1"/>
    <dgm:cxn modelId="{F27AFEFE-E267-4A2C-9097-E0D961A753F2}" type="presParOf" srcId="{9B707273-72D0-47EC-A677-A0FE0067F16D}" destId="{2C77A300-668D-4C56-BDAB-E25B6D190A04}" srcOrd="4" destOrd="0" presId="urn:microsoft.com/office/officeart/2005/8/layout/hierarchy1"/>
    <dgm:cxn modelId="{7144324E-9957-4F2C-B861-6D80E0806517}" type="presParOf" srcId="{9B707273-72D0-47EC-A677-A0FE0067F16D}" destId="{BF9BDA99-0757-4791-BB02-9621F23B1AE5}" srcOrd="5" destOrd="0" presId="urn:microsoft.com/office/officeart/2005/8/layout/hierarchy1"/>
    <dgm:cxn modelId="{F9CFA9C0-DF23-4222-8078-219FD147796F}" type="presParOf" srcId="{BF9BDA99-0757-4791-BB02-9621F23B1AE5}" destId="{9CE163E8-09A3-4622-97CC-6BE0DF729AE8}" srcOrd="0" destOrd="0" presId="urn:microsoft.com/office/officeart/2005/8/layout/hierarchy1"/>
    <dgm:cxn modelId="{B7BA82C2-6E5C-4320-9BC1-6428926614EF}" type="presParOf" srcId="{9CE163E8-09A3-4622-97CC-6BE0DF729AE8}" destId="{C4D9040F-4158-41BF-9761-38CEED78B991}" srcOrd="0" destOrd="0" presId="urn:microsoft.com/office/officeart/2005/8/layout/hierarchy1"/>
    <dgm:cxn modelId="{73A84329-3E62-488E-B301-0382E6542DDE}" type="presParOf" srcId="{9CE163E8-09A3-4622-97CC-6BE0DF729AE8}" destId="{0C32355E-162E-43EF-A1FA-AA8C5DF1602F}" srcOrd="1" destOrd="0" presId="urn:microsoft.com/office/officeart/2005/8/layout/hierarchy1"/>
    <dgm:cxn modelId="{643CA301-7BE2-4A81-9CC6-B3671A2F6781}" type="presParOf" srcId="{BF9BDA99-0757-4791-BB02-9621F23B1AE5}" destId="{1B850AEB-9150-4766-B16D-CF3F2D744489}" srcOrd="1" destOrd="0" presId="urn:microsoft.com/office/officeart/2005/8/layout/hierarchy1"/>
    <dgm:cxn modelId="{E72BE4CB-103F-496C-ADE8-6966372D5796}" type="presParOf" srcId="{88BBCB26-A011-43A6-81E2-370E54697359}" destId="{0368E3CD-538C-490E-AF2E-7DA2988E784B}" srcOrd="4" destOrd="0" presId="urn:microsoft.com/office/officeart/2005/8/layout/hierarchy1"/>
    <dgm:cxn modelId="{9FE8A55C-C55A-49BF-93A8-0297ABB6F488}" type="presParOf" srcId="{88BBCB26-A011-43A6-81E2-370E54697359}" destId="{66E883EA-E03E-46C7-8106-8151A317C627}" srcOrd="5" destOrd="0" presId="urn:microsoft.com/office/officeart/2005/8/layout/hierarchy1"/>
    <dgm:cxn modelId="{15B63AF0-FC05-4FE3-AD3C-6DD9D60356E6}" type="presParOf" srcId="{66E883EA-E03E-46C7-8106-8151A317C627}" destId="{0198B8F8-1DC0-4082-BE40-2EC8F5BED822}" srcOrd="0" destOrd="0" presId="urn:microsoft.com/office/officeart/2005/8/layout/hierarchy1"/>
    <dgm:cxn modelId="{646FF5AA-F83B-490C-A2E7-1DC84C8B5268}" type="presParOf" srcId="{0198B8F8-1DC0-4082-BE40-2EC8F5BED822}" destId="{B509352A-AC51-4323-A618-802EB9394C50}" srcOrd="0" destOrd="0" presId="urn:microsoft.com/office/officeart/2005/8/layout/hierarchy1"/>
    <dgm:cxn modelId="{7A635EA2-28B3-4D39-8994-22D7D6D26AB7}" type="presParOf" srcId="{0198B8F8-1DC0-4082-BE40-2EC8F5BED822}" destId="{42893060-B698-4383-AC7C-412A6B47AC6A}" srcOrd="1" destOrd="0" presId="urn:microsoft.com/office/officeart/2005/8/layout/hierarchy1"/>
    <dgm:cxn modelId="{A90AE0AF-C4DE-432F-93CD-9E1C6A6CA103}" type="presParOf" srcId="{66E883EA-E03E-46C7-8106-8151A317C627}" destId="{7C535FF7-A9DE-4405-B2E3-B1E087C55BD8}" srcOrd="1" destOrd="0" presId="urn:microsoft.com/office/officeart/2005/8/layout/hierarchy1"/>
    <dgm:cxn modelId="{C23EEBE5-4329-44D0-B92E-833341607DA2}" type="presParOf" srcId="{3F316E6A-BEA5-4172-8B00-F77035605CE0}" destId="{282BB602-8AA6-4580-8FDF-DF0B938DD471}" srcOrd="4" destOrd="0" presId="urn:microsoft.com/office/officeart/2005/8/layout/hierarchy1"/>
    <dgm:cxn modelId="{6599AA66-4F87-4299-83BA-25D8C6532125}" type="presParOf" srcId="{3F316E6A-BEA5-4172-8B00-F77035605CE0}" destId="{50D5C34F-FB51-40E1-9ACB-ED2DF199EDD0}" srcOrd="5" destOrd="0" presId="urn:microsoft.com/office/officeart/2005/8/layout/hierarchy1"/>
    <dgm:cxn modelId="{3BBD20ED-C3AC-4ACD-9873-8E15F5A9B606}" type="presParOf" srcId="{50D5C34F-FB51-40E1-9ACB-ED2DF199EDD0}" destId="{3FC21EAC-F9DB-40E7-BE51-593C2E7B3BA3}" srcOrd="0" destOrd="0" presId="urn:microsoft.com/office/officeart/2005/8/layout/hierarchy1"/>
    <dgm:cxn modelId="{788A021A-CAA7-4506-A5CE-E0E9C91B3830}" type="presParOf" srcId="{3FC21EAC-F9DB-40E7-BE51-593C2E7B3BA3}" destId="{C17A8EAD-4AB2-4E37-AF16-4B226A122DF9}" srcOrd="0" destOrd="0" presId="urn:microsoft.com/office/officeart/2005/8/layout/hierarchy1"/>
    <dgm:cxn modelId="{FA106489-BE41-4DC8-9008-6D13D5863A79}" type="presParOf" srcId="{3FC21EAC-F9DB-40E7-BE51-593C2E7B3BA3}" destId="{7C2FBE99-DF30-4CA5-A7A1-0C69F5038C9D}" srcOrd="1" destOrd="0" presId="urn:microsoft.com/office/officeart/2005/8/layout/hierarchy1"/>
    <dgm:cxn modelId="{F7B19428-5ECE-4543-9C63-21AB723E8769}" type="presParOf" srcId="{50D5C34F-FB51-40E1-9ACB-ED2DF199EDD0}" destId="{205684F1-6A7A-4B6D-A612-E019DDEDB4B2}" srcOrd="1" destOrd="0" presId="urn:microsoft.com/office/officeart/2005/8/layout/hierarchy1"/>
  </dgm:cxnLst>
  <dgm:bg/>
  <dgm:whole/>
  <dgm:extLst>
    <a:ext uri="http://schemas.microsoft.com/office/drawing/2008/diagram">
      <dsp:dataModelExt xmlns:dsp="http://schemas.microsoft.com/office/drawing/2008/diagram" xmlns=""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1507">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0953">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80030E80-6987-4AF3-A96A-B45080B818AC}" type="presOf" srcId="{1CEB947C-EB39-4414-83A1-BE86AAF2267B}" destId="{26D8E710-F0D2-45EF-BDE9-84F12E45A85F}" srcOrd="0" destOrd="0" presId="urn:microsoft.com/office/officeart/2005/8/layout/hierarchy2"/>
    <dgm:cxn modelId="{E8D87C37-78FB-44CD-BF61-8136056DEA0E}" type="presOf" srcId="{DD1E4FED-04E7-448F-B812-8BEE8486DD43}" destId="{D8394A56-8A48-43C9-8876-8EA39F4B73ED}" srcOrd="0" destOrd="0" presId="urn:microsoft.com/office/officeart/2005/8/layout/hierarchy2"/>
    <dgm:cxn modelId="{314C3E8F-7305-48DC-AFAC-CA665013FFEB}" type="presOf" srcId="{5C72BA27-4ED8-4268-8C59-0D96FD60F177}" destId="{6D38B18B-70EC-4AF7-A6FF-B5C7FE8D4DA4}" srcOrd="0" destOrd="0" presId="urn:microsoft.com/office/officeart/2005/8/layout/hierarchy2"/>
    <dgm:cxn modelId="{5871478A-D6B3-496A-B142-3E30FFE706D2}" type="presOf" srcId="{FAB60589-855B-4933-8283-6EA08460BF7F}" destId="{6693197B-78B7-47EE-9FE1-10471704F946}" srcOrd="1" destOrd="0" presId="urn:microsoft.com/office/officeart/2005/8/layout/hierarchy2"/>
    <dgm:cxn modelId="{4FB4179A-42E2-41B5-873B-3D009DF152BE}" type="presOf" srcId="{1CE192A6-6AB3-4451-998F-D2635F17DFF1}" destId="{81DF227C-317B-417C-B837-BF4939219178}" srcOrd="0" destOrd="0" presId="urn:microsoft.com/office/officeart/2005/8/layout/hierarchy2"/>
    <dgm:cxn modelId="{5505BF2A-F9DC-4BB1-A3D8-FEAEC7814551}" type="presOf" srcId="{DD1E4FED-04E7-448F-B812-8BEE8486DD43}" destId="{13024C18-820A-4B62-BAEA-89D27D0765CD}" srcOrd="1" destOrd="0" presId="urn:microsoft.com/office/officeart/2005/8/layout/hierarchy2"/>
    <dgm:cxn modelId="{08D1B245-E694-4D04-B13A-0B20D7E68E34}" type="presOf" srcId="{1CE192A6-6AB3-4451-998F-D2635F17DFF1}" destId="{C2015C7B-D32C-4CE2-BC7D-C9E321ED4B0D}" srcOrd="1" destOrd="0" presId="urn:microsoft.com/office/officeart/2005/8/layout/hierarchy2"/>
    <dgm:cxn modelId="{A8C37D64-B8E9-4073-9A55-7D5B17EB15EB}" type="presOf" srcId="{33C05A44-A2B6-4CDD-B983-9E8D17B54B1B}" destId="{B38E3594-CA56-4A29-BFDC-CA290103A3A6}"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2969BC7A-ACEC-483A-95D2-7D28566982C8}" type="presOf" srcId="{87496514-96A4-4444-A6DB-6129F3F29F48}" destId="{D2E7D7FB-33DA-439B-A6FF-8B6265094B81}" srcOrd="0" destOrd="0" presId="urn:microsoft.com/office/officeart/2005/8/layout/hierarchy2"/>
    <dgm:cxn modelId="{4C01F35B-CF83-4900-8463-9416C202D86C}" type="presOf" srcId="{2ABC8B2A-1AE0-4445-BB0F-A32B638FE792}" destId="{FC31CFF5-CDC9-4FC6-A745-A19F38E995B7}" srcOrd="0" destOrd="0" presId="urn:microsoft.com/office/officeart/2005/8/layout/hierarchy2"/>
    <dgm:cxn modelId="{5D052FD8-6774-4431-A779-F6E42DE47A19}" type="presOf" srcId="{76752B70-2FD8-4F70-8B44-25BFD449B474}" destId="{54743B2E-2B49-4B9C-BCFE-89B4A223022D}"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D19F4537-FBF5-4DBE-9903-AB6C9F34E9F3}" srcId="{9ADEECC3-7F9F-46A7-B5DA-4F3694F77112}" destId="{5A06D474-CF30-4D35-8779-5ED70C17EFCB}" srcOrd="1" destOrd="0" parTransId="{1CE192A6-6AB3-4451-998F-D2635F17DFF1}" sibTransId="{A197156F-3493-4B75-855F-34B8157CB60E}"/>
    <dgm:cxn modelId="{8FAFB480-882E-4AA9-8BEA-3570D8B5BA92}" type="presOf" srcId="{C9AB5B93-AA24-4987-A7EA-9F702A8D98DC}" destId="{54AF12FD-3B65-46EE-9011-B900D4CBD75B}" srcOrd="1" destOrd="0" presId="urn:microsoft.com/office/officeart/2005/8/layout/hierarchy2"/>
    <dgm:cxn modelId="{E598D1F6-3BC9-4532-96E1-39090B3BD92F}" type="presOf" srcId="{541A30EA-272A-418C-AFBA-B573FCDB56CE}" destId="{CC5F2D0D-E1E5-4C49-8DF7-2A61C5DA8A1D}" srcOrd="0" destOrd="0" presId="urn:microsoft.com/office/officeart/2005/8/layout/hierarchy2"/>
    <dgm:cxn modelId="{59F0F433-14ED-4A8E-9591-F09EBDB36850}" type="presOf" srcId="{B09DDAA1-FA7F-414B-AEFC-8FD8AD30AEAB}" destId="{2CBD0876-E8DB-432A-A0C4-D664553F2B67}" srcOrd="0" destOrd="0" presId="urn:microsoft.com/office/officeart/2005/8/layout/hierarchy2"/>
    <dgm:cxn modelId="{6C31638C-FB6E-40AA-BDAE-341DD61B5CA0}" type="presOf" srcId="{476EF9D4-D438-40F7-BC97-D488DFA755A1}" destId="{82063FD8-2DE8-42B1-AC01-6CDB0BC37358}"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F118188B-065C-4B7E-9725-7D5F0B5FD13F}" type="presOf" srcId="{448C5BEE-4732-4357-B651-253BBAA9A8B7}" destId="{5A4405BA-2082-47F6-9FF1-48042B30A932}" srcOrd="0" destOrd="0" presId="urn:microsoft.com/office/officeart/2005/8/layout/hierarchy2"/>
    <dgm:cxn modelId="{E3641D5A-426D-4A11-B7B8-BECC6B14B080}" type="presOf" srcId="{15B13E3A-CE8B-4DDB-99F6-4A778AADA124}" destId="{3B8868D9-9F8B-47F9-99EF-A48BC6B2FF26}" srcOrd="0" destOrd="0" presId="urn:microsoft.com/office/officeart/2005/8/layout/hierarchy2"/>
    <dgm:cxn modelId="{441B074F-60E8-47C7-A844-0D04C7D9DEC2}" type="presOf" srcId="{75F630ED-A7FC-4A27-96D8-2461E5115420}" destId="{4AA5200D-7B15-42DE-9422-B197E4970211}" srcOrd="0" destOrd="0" presId="urn:microsoft.com/office/officeart/2005/8/layout/hierarchy2"/>
    <dgm:cxn modelId="{A10E272D-1A30-4E92-B1E1-4E4199027CC7}" type="presOf" srcId="{476EF9D4-D438-40F7-BC97-D488DFA755A1}" destId="{12C2DC85-DDAF-4F57-9841-150A97500304}" srcOrd="1" destOrd="0" presId="urn:microsoft.com/office/officeart/2005/8/layout/hierarchy2"/>
    <dgm:cxn modelId="{430D92CD-4241-4DF6-AFC0-39B71E97346B}" type="presOf" srcId="{167FAECA-7F86-4699-8440-417F2D217544}" destId="{EAE0073B-E695-4C6C-B978-B5E3B7024E20}" srcOrd="0" destOrd="0" presId="urn:microsoft.com/office/officeart/2005/8/layout/hierarchy2"/>
    <dgm:cxn modelId="{0A4FD00A-B576-4134-9C8E-02C97F049BBF}" type="presOf" srcId="{811F41F9-23AE-4F3E-9695-05EB30B47BB2}" destId="{7D05C43C-DFC0-4A88-8A56-94706F21A1FA}" srcOrd="0" destOrd="0" presId="urn:microsoft.com/office/officeart/2005/8/layout/hierarchy2"/>
    <dgm:cxn modelId="{EA680C7B-BB67-4EF4-898E-AA40679D9B2C}" type="presOf" srcId="{05AFFF34-8020-4494-B0AF-3B8FCE859F02}" destId="{21F216FC-1A29-4DA3-BE45-EBAAD540EDFF}" srcOrd="0" destOrd="0" presId="urn:microsoft.com/office/officeart/2005/8/layout/hierarchy2"/>
    <dgm:cxn modelId="{E35B9460-4366-4ADA-8618-019CE3BFC937}" type="presOf" srcId="{9F12261C-2D8C-4E44-BC1A-1A217B62ECC2}" destId="{D88348ED-527A-4837-8156-098C1F615BFB}" srcOrd="0" destOrd="0" presId="urn:microsoft.com/office/officeart/2005/8/layout/hierarchy2"/>
    <dgm:cxn modelId="{B89F0758-01DB-4B6D-842E-3909EC150C77}" type="presOf" srcId="{A68335E5-009E-44DF-97AB-B7A1ACEA24EB}" destId="{6C681D0A-EFBE-40D7-8FA9-0029C727D1F3}" srcOrd="1" destOrd="0" presId="urn:microsoft.com/office/officeart/2005/8/layout/hierarchy2"/>
    <dgm:cxn modelId="{BB602EED-0ADF-4A01-B8E3-9D9AFA2F8917}" type="presOf" srcId="{55FAC393-4BEB-48FC-8ACB-8A77E52659C4}" destId="{265BA9A4-8B4E-4711-88C7-AB227C949A94}"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C900496A-D2A0-4924-80B8-C8F36D3F4296}" srcId="{76752B70-2FD8-4F70-8B44-25BFD449B474}" destId="{9ADEECC3-7F9F-46A7-B5DA-4F3694F77112}" srcOrd="0" destOrd="0" parTransId="{FAB60589-855B-4933-8283-6EA08460BF7F}" sibTransId="{2EDFDF46-E400-44D7-9888-18E57C418970}"/>
    <dgm:cxn modelId="{BA1498A8-A3E8-4657-B42A-DD72060A34A8}" type="presOf" srcId="{C9AB5B93-AA24-4987-A7EA-9F702A8D98DC}" destId="{F9C387D6-3DB2-43EE-A8C5-C98DF7AA1264}"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B4407A23-8B38-453E-8440-0670213336B8}" type="presOf" srcId="{29280282-54F1-45C6-8D42-4754C6BDCF91}" destId="{9C019F64-9F54-4E42-B09D-B632A438C519}" srcOrd="1" destOrd="0" presId="urn:microsoft.com/office/officeart/2005/8/layout/hierarchy2"/>
    <dgm:cxn modelId="{2CDF8DA5-047D-4CDB-96A3-AEC52D817713}" type="presOf" srcId="{526B4BB0-2314-4A44-8A2C-555C722A488D}" destId="{9ECD2900-0A9A-47D1-A756-67C34D750CCF}"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5910A018-03A5-41B0-8A05-94B82A9D313D}" srcId="{5D61EA02-8BFA-4D0F-8E46-5E315580374A}" destId="{5C72BA27-4ED8-4268-8C59-0D96FD60F177}" srcOrd="0" destOrd="0" parTransId="{2BEEED00-B133-46F3-9B7F-8EF3EFD999F1}" sibTransId="{DD07C94F-AFD1-4731-A3E5-6EDB007D742B}"/>
    <dgm:cxn modelId="{7D5744CD-043B-468A-A028-CB04AD344382}" srcId="{A6F2A7DE-2AF6-4487-959F-D397992022A4}" destId="{B95568D8-D303-49EB-85AC-0942EA985617}" srcOrd="1" destOrd="0" parTransId="{8242B283-4BE2-4E85-BFEE-0EA44472760E}" sibTransId="{2E7F46BE-885D-482A-BC1E-BDED69909460}"/>
    <dgm:cxn modelId="{822CE42B-87B3-4907-BD07-33709549AF03}" srcId="{2E691FFF-7427-44F8-A8A7-0CB32246E31C}" destId="{3AEBF0E2-45AF-4956-BF8F-20F6FA6CE5F6}" srcOrd="0" destOrd="0" parTransId="{C9AB5B93-AA24-4987-A7EA-9F702A8D98DC}" sibTransId="{3579E251-C5F1-4AEA-BC0C-852059257770}"/>
    <dgm:cxn modelId="{CB5485C5-64FC-45BD-9C91-92BF81D4D232}" type="presOf" srcId="{DC7403F1-0571-424F-8BE8-3CC1536FDE8C}" destId="{BF0567E6-6DA9-48ED-9A37-47285840FDF7}" srcOrd="0" destOrd="0" presId="urn:microsoft.com/office/officeart/2005/8/layout/hierarchy2"/>
    <dgm:cxn modelId="{315871EE-279D-4CEB-A8BA-659288CC8513}" type="presOf" srcId="{8242B283-4BE2-4E85-BFEE-0EA44472760E}" destId="{CB159F70-ABE8-4C17-9F22-0AB61C102E64}" srcOrd="0" destOrd="0" presId="urn:microsoft.com/office/officeart/2005/8/layout/hierarchy2"/>
    <dgm:cxn modelId="{3D07A006-BAD5-42BE-A63A-BD7350BD8FBA}" type="presOf" srcId="{5D61EA02-8BFA-4D0F-8E46-5E315580374A}" destId="{D5ACFD89-23A4-4CF0-A4C3-F21EF07981F7}" srcOrd="0" destOrd="0" presId="urn:microsoft.com/office/officeart/2005/8/layout/hierarchy2"/>
    <dgm:cxn modelId="{81D9F5FF-BEBC-47CC-9A5D-6B4FC16DE417}" type="presOf" srcId="{2BEEED00-B133-46F3-9B7F-8EF3EFD999F1}" destId="{FD7A0172-CB25-4911-B3EF-667A39E7DCE7}" srcOrd="0" destOrd="0" presId="urn:microsoft.com/office/officeart/2005/8/layout/hierarchy2"/>
    <dgm:cxn modelId="{09ABABEC-18E2-44AF-8838-4A374D172E55}" type="presOf" srcId="{B95568D8-D303-49EB-85AC-0942EA985617}" destId="{CF2F8359-8E2C-400E-A50D-384EDB3CA8A3}" srcOrd="0" destOrd="0" presId="urn:microsoft.com/office/officeart/2005/8/layout/hierarchy2"/>
    <dgm:cxn modelId="{D58C2A37-9793-4FCB-BCEB-0273C847B49B}" type="presOf" srcId="{5A06D474-CF30-4D35-8779-5ED70C17EFCB}" destId="{41370F12-1FA0-4579-8285-C15FA148591C}"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1CB49F9E-FD2F-428D-8EB0-2D13BE9C91AA}" type="presOf" srcId="{811F41F9-23AE-4F3E-9695-05EB30B47BB2}" destId="{33F3F195-0D69-437A-AA03-20F248E1E632}" srcOrd="1" destOrd="0" presId="urn:microsoft.com/office/officeart/2005/8/layout/hierarchy2"/>
    <dgm:cxn modelId="{C13A8046-CE2D-4145-8618-921AC04D2249}" type="presOf" srcId="{87496514-96A4-4444-A6DB-6129F3F29F48}" destId="{935E24CC-008B-4BE9-B3EB-41EB22B15B73}" srcOrd="1" destOrd="0" presId="urn:microsoft.com/office/officeart/2005/8/layout/hierarchy2"/>
    <dgm:cxn modelId="{FE23CE36-C29B-4A5D-B957-F2DCABCA66F7}" type="presOf" srcId="{F49A8C01-7410-48F0-BC22-AF5FC134600B}" destId="{1FB9E06D-EF2B-4048-9039-AD508A01931D}" srcOrd="0" destOrd="0" presId="urn:microsoft.com/office/officeart/2005/8/layout/hierarchy2"/>
    <dgm:cxn modelId="{DFEA8014-6A80-40D0-B18C-3B67D6ABD12D}" type="presOf" srcId="{75F630ED-A7FC-4A27-96D8-2461E5115420}" destId="{E6077319-7C6E-4777-97B3-CA97D1DAD822}" srcOrd="1" destOrd="0" presId="urn:microsoft.com/office/officeart/2005/8/layout/hierarchy2"/>
    <dgm:cxn modelId="{2503DFCF-A97E-4648-84D5-FCE9073730E4}" type="presOf" srcId="{B09DDAA1-FA7F-414B-AEFC-8FD8AD30AEAB}" destId="{B5C8146A-0574-4C94-8DE4-9D4C27829023}" srcOrd="1" destOrd="0" presId="urn:microsoft.com/office/officeart/2005/8/layout/hierarchy2"/>
    <dgm:cxn modelId="{E2EA5312-3037-4564-94CA-0C4FC48C918B}" type="presOf" srcId="{9ADEECC3-7F9F-46A7-B5DA-4F3694F77112}" destId="{797FBD49-A139-409C-80D6-2992C6762477}" srcOrd="0" destOrd="0" presId="urn:microsoft.com/office/officeart/2005/8/layout/hierarchy2"/>
    <dgm:cxn modelId="{3BD848B0-9C67-4D46-9B11-CC939D05D6D7}" type="presOf" srcId="{E2E4CF81-77EC-4CCE-8CBF-5EBF1BDFDD2A}" destId="{238A04B6-8EF5-45CF-9164-325F1FDB3A44}"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3178C87E-B96F-4CD4-82D7-B293CE2154BB}" type="presOf" srcId="{D87D5094-0096-4ED0-8BEC-3E12D5CBBBF0}" destId="{605ED397-3BB2-4B24-BE01-C5E7F35EB3C0}"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A954FC4E-22DD-45B1-92B4-00F104A66922}" type="presOf" srcId="{29280282-54F1-45C6-8D42-4754C6BDCF91}" destId="{4A7F0945-CD52-46CF-9330-64955ED272D3}" srcOrd="0" destOrd="0" presId="urn:microsoft.com/office/officeart/2005/8/layout/hierarchy2"/>
    <dgm:cxn modelId="{F2522C3C-914B-48A5-91B3-C97C91CF6026}" type="presOf" srcId="{946EF0D6-3817-4E92-8FB9-6A907EBD07C9}" destId="{68438195-FD75-4EAF-817E-3D241C458B9B}" srcOrd="0" destOrd="0" presId="urn:microsoft.com/office/officeart/2005/8/layout/hierarchy2"/>
    <dgm:cxn modelId="{6BBEFF6F-3475-41D9-97A4-9043F9B42C23}" type="presOf" srcId="{55FAC393-4BEB-48FC-8ACB-8A77E52659C4}" destId="{F9091B10-7237-43E5-93A5-0A860387BD22}" srcOrd="1" destOrd="0" presId="urn:microsoft.com/office/officeart/2005/8/layout/hierarchy2"/>
    <dgm:cxn modelId="{A96C9362-1F93-4FA8-A348-8C08C39DCFB1}" type="presOf" srcId="{08EB2621-46CB-4202-ADE5-AB4B3522E59F}" destId="{240ABD63-9087-4546-89CF-88541F4CEF52}" srcOrd="0" destOrd="0" presId="urn:microsoft.com/office/officeart/2005/8/layout/hierarchy2"/>
    <dgm:cxn modelId="{D3E0979A-4092-40C3-A5A3-4E9A71F4143F}" type="presOf" srcId="{F49A8C01-7410-48F0-BC22-AF5FC134600B}" destId="{3284F059-BB42-4147-B03D-CCCC684A12A7}" srcOrd="1" destOrd="0" presId="urn:microsoft.com/office/officeart/2005/8/layout/hierarchy2"/>
    <dgm:cxn modelId="{A3772A71-4A8B-4B52-AF87-73EEBEA406E2}" type="presOf" srcId="{FAB60589-855B-4933-8283-6EA08460BF7F}" destId="{1889DF31-E9C1-45A1-88BE-8B18172A263A}" srcOrd="0" destOrd="0" presId="urn:microsoft.com/office/officeart/2005/8/layout/hierarchy2"/>
    <dgm:cxn modelId="{503D3BC5-C253-4E16-B737-13AC7B7A75DB}" type="presOf" srcId="{A68335E5-009E-44DF-97AB-B7A1ACEA24EB}" destId="{2E830E8B-B241-4984-BFF5-BCC0806E238E}" srcOrd="0" destOrd="0" presId="urn:microsoft.com/office/officeart/2005/8/layout/hierarchy2"/>
    <dgm:cxn modelId="{5D113032-1AF6-4BCE-B8AF-06E8A8321EE6}" type="presOf" srcId="{AD20F728-8A1C-431A-A057-084EFAE2370E}" destId="{E36CEAF0-998B-4A4B-BA8D-EFF57F7AB8FA}"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65D4EFE5-F62F-4E79-95DC-4AF17A629484}" type="presOf" srcId="{9F12261C-2D8C-4E44-BC1A-1A217B62ECC2}" destId="{DD8AA6E0-BA21-42D8-8E4A-93AFF5B7CBEA}" srcOrd="1"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4A4DBB48-6DE9-424F-AA8A-0AE0260880DC}" srcId="{08EB2621-46CB-4202-ADE5-AB4B3522E59F}" destId="{A6F2A7DE-2AF6-4487-959F-D397992022A4}" srcOrd="0" destOrd="0" parTransId="{DC7403F1-0571-424F-8BE8-3CC1536FDE8C}" sibTransId="{F70FABE7-6E1F-4EBF-B326-5CCE21C39BA3}"/>
    <dgm:cxn modelId="{B1C448D9-A626-4D81-BB14-A5EB7B8452C2}" srcId="{5D61EA02-8BFA-4D0F-8E46-5E315580374A}" destId="{76752B70-2FD8-4F70-8B44-25BFD449B474}" srcOrd="1" destOrd="0" parTransId="{F49A8C01-7410-48F0-BC22-AF5FC134600B}" sibTransId="{2627F6E0-D24B-483C-AFB2-024B454E8931}"/>
    <dgm:cxn modelId="{F8A0A4D2-3C7E-466B-98E3-7870E552B106}" type="presOf" srcId="{2BEEED00-B133-46F3-9B7F-8EF3EFD999F1}" destId="{C971E15B-3AB3-4DCE-BC91-B1D0C67824A6}" srcOrd="1" destOrd="0" presId="urn:microsoft.com/office/officeart/2005/8/layout/hierarchy2"/>
    <dgm:cxn modelId="{BB7BDDEF-F5C3-42B9-A938-530BD04CCDD3}" type="presOf" srcId="{058185CA-66DB-4273-A41B-CECD7A8DD30F}" destId="{F7DF3503-2E14-4B1A-9CBB-7E9883AC3E4A}" srcOrd="0" destOrd="0" presId="urn:microsoft.com/office/officeart/2005/8/layout/hierarchy2"/>
    <dgm:cxn modelId="{EBF03043-BAD7-4ED3-B0FE-F37A6121EF49}" type="presOf" srcId="{3AEBF0E2-45AF-4956-BF8F-20F6FA6CE5F6}" destId="{CC6B0A1C-BAB8-4AB7-9EF6-A7279AB3044F}"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7B149F94-8708-4E51-9E2B-24E24FA0A1D5}" type="presOf" srcId="{8242B283-4BE2-4E85-BFEE-0EA44472760E}" destId="{65154119-D258-4A25-9837-29E60567675A}" srcOrd="1" destOrd="0" presId="urn:microsoft.com/office/officeart/2005/8/layout/hierarchy2"/>
    <dgm:cxn modelId="{F632588E-B2A7-417F-B1BB-9A0370BF585B}" type="presOf" srcId="{A6F2A7DE-2AF6-4487-959F-D397992022A4}" destId="{E7F03264-C14C-446F-BCBE-D61750AF3A77}" srcOrd="0" destOrd="0" presId="urn:microsoft.com/office/officeart/2005/8/layout/hierarchy2"/>
    <dgm:cxn modelId="{6317889F-ABA7-4DD1-A028-B97C0C18E5D4}" type="presOf" srcId="{986B7168-B57B-41C8-BFC6-0EBF5796DDB7}" destId="{346F9867-B732-44D3-B591-4FC16781C35B}" srcOrd="1" destOrd="0" presId="urn:microsoft.com/office/officeart/2005/8/layout/hierarchy2"/>
    <dgm:cxn modelId="{E55E4396-17BA-4D1A-8872-0E97A1B4222E}" type="presOf" srcId="{05AFFF34-8020-4494-B0AF-3B8FCE859F02}" destId="{C517C033-B09A-4E21-8604-8C0CA07E9762}" srcOrd="1"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6920ED83-38EB-4727-98DA-9126D9C32BE1}" srcId="{08EB2621-46CB-4202-ADE5-AB4B3522E59F}" destId="{AD20F728-8A1C-431A-A057-084EFAE2370E}" srcOrd="1" destOrd="0" parTransId="{29280282-54F1-45C6-8D42-4754C6BDCF91}" sibTransId="{4BE0A73D-F545-49DA-BD19-85E8D42A89C6}"/>
    <dgm:cxn modelId="{9BB0803A-C10D-4F3D-872A-67BCBEEA5849}" type="presOf" srcId="{2E691FFF-7427-44F8-A8A7-0CB32246E31C}" destId="{0C7AD588-E19E-4FA4-8679-76D852021E3D}" srcOrd="0" destOrd="0" presId="urn:microsoft.com/office/officeart/2005/8/layout/hierarchy2"/>
    <dgm:cxn modelId="{8167C754-6ABA-4FBE-A70A-4036063539EC}" type="presOf" srcId="{90DC5E90-6F4B-47AA-87D8-9134DB917318}" destId="{16B11AF4-04C8-4F95-B50D-C951D10CBCFB}" srcOrd="0" destOrd="0" presId="urn:microsoft.com/office/officeart/2005/8/layout/hierarchy2"/>
    <dgm:cxn modelId="{A3EC5DC7-A347-40B8-98D5-95CAFFE80418}" type="presOf" srcId="{986B7168-B57B-41C8-BFC6-0EBF5796DDB7}" destId="{2864DC2A-13C0-4E4B-A7F3-F63F340FA450}" srcOrd="0" destOrd="0" presId="urn:microsoft.com/office/officeart/2005/8/layout/hierarchy2"/>
    <dgm:cxn modelId="{8E219573-92A8-4401-B969-74F003642818}" type="presOf" srcId="{946EF0D6-3817-4E92-8FB9-6A907EBD07C9}" destId="{E6950A32-D71C-4EA5-88AE-3B3F0287DC19}" srcOrd="1" destOrd="0" presId="urn:microsoft.com/office/officeart/2005/8/layout/hierarchy2"/>
    <dgm:cxn modelId="{481A3D75-399B-482B-8B7C-188130918DDE}" type="presOf" srcId="{2B038B93-B8E9-4EE3-9443-436A929BCB09}" destId="{EDD898AC-163C-4B2A-929B-A80367C5CB73}" srcOrd="0" destOrd="0" presId="urn:microsoft.com/office/officeart/2005/8/layout/hierarchy2"/>
    <dgm:cxn modelId="{4A0CAAC6-FB66-4540-8B1E-B02156B07E6D}" type="presOf" srcId="{DC7403F1-0571-424F-8BE8-3CC1536FDE8C}" destId="{30099040-2BEC-46EB-AE9D-6A3BEF8052F4}" srcOrd="1"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915CBABA-C164-4E7F-B2BD-309F54F5B842}" type="presOf" srcId="{D87D5094-0096-4ED0-8BEC-3E12D5CBBBF0}" destId="{02A1F396-0D8F-41FA-A270-0769376E77F0}" srcOrd="1" destOrd="0" presId="urn:microsoft.com/office/officeart/2005/8/layout/hierarchy2"/>
    <dgm:cxn modelId="{0E4385DD-F36B-4C0B-AB7A-516209CF517D}" type="presParOf" srcId="{CC5F2D0D-E1E5-4C49-8DF7-2A61C5DA8A1D}" destId="{4836E9C7-1D00-438F-B3B2-7F9CB5072224}" srcOrd="0" destOrd="0" presId="urn:microsoft.com/office/officeart/2005/8/layout/hierarchy2"/>
    <dgm:cxn modelId="{1F7AAA1B-AAAC-470D-B6E7-EA76094C860F}" type="presParOf" srcId="{4836E9C7-1D00-438F-B3B2-7F9CB5072224}" destId="{D5ACFD89-23A4-4CF0-A4C3-F21EF07981F7}" srcOrd="0" destOrd="0" presId="urn:microsoft.com/office/officeart/2005/8/layout/hierarchy2"/>
    <dgm:cxn modelId="{7BA6C4FF-AF97-486D-BF67-70E4A286E86D}" type="presParOf" srcId="{4836E9C7-1D00-438F-B3B2-7F9CB5072224}" destId="{82CA0987-2977-4072-97D6-791AD3CF7947}" srcOrd="1" destOrd="0" presId="urn:microsoft.com/office/officeart/2005/8/layout/hierarchy2"/>
    <dgm:cxn modelId="{169ACD1C-3657-4C6A-82CC-33B3504BA1F7}" type="presParOf" srcId="{82CA0987-2977-4072-97D6-791AD3CF7947}" destId="{FD7A0172-CB25-4911-B3EF-667A39E7DCE7}" srcOrd="0" destOrd="0" presId="urn:microsoft.com/office/officeart/2005/8/layout/hierarchy2"/>
    <dgm:cxn modelId="{A936E134-5682-4172-A908-13AB590B6C99}" type="presParOf" srcId="{FD7A0172-CB25-4911-B3EF-667A39E7DCE7}" destId="{C971E15B-3AB3-4DCE-BC91-B1D0C67824A6}" srcOrd="0" destOrd="0" presId="urn:microsoft.com/office/officeart/2005/8/layout/hierarchy2"/>
    <dgm:cxn modelId="{5148A2A3-8542-44C7-8122-1860966236DE}" type="presParOf" srcId="{82CA0987-2977-4072-97D6-791AD3CF7947}" destId="{534A082A-40AD-4635-8AAB-1F71AB8888EE}" srcOrd="1" destOrd="0" presId="urn:microsoft.com/office/officeart/2005/8/layout/hierarchy2"/>
    <dgm:cxn modelId="{AEF2F723-8114-422F-90C5-7C0FE0675A8F}" type="presParOf" srcId="{534A082A-40AD-4635-8AAB-1F71AB8888EE}" destId="{6D38B18B-70EC-4AF7-A6FF-B5C7FE8D4DA4}" srcOrd="0" destOrd="0" presId="urn:microsoft.com/office/officeart/2005/8/layout/hierarchy2"/>
    <dgm:cxn modelId="{54881DE1-67F2-4BEF-9DDF-F14AB3E8D228}" type="presParOf" srcId="{534A082A-40AD-4635-8AAB-1F71AB8888EE}" destId="{4B946D61-20E5-4755-A44A-B57CD5218A5D}" srcOrd="1" destOrd="0" presId="urn:microsoft.com/office/officeart/2005/8/layout/hierarchy2"/>
    <dgm:cxn modelId="{AD1A41E7-F47F-4DC2-9707-422FC268EA1A}" type="presParOf" srcId="{4B946D61-20E5-4755-A44A-B57CD5218A5D}" destId="{68438195-FD75-4EAF-817E-3D241C458B9B}" srcOrd="0" destOrd="0" presId="urn:microsoft.com/office/officeart/2005/8/layout/hierarchy2"/>
    <dgm:cxn modelId="{3424EB4E-19CD-4570-80C2-B3C06403EDE0}" type="presParOf" srcId="{68438195-FD75-4EAF-817E-3D241C458B9B}" destId="{E6950A32-D71C-4EA5-88AE-3B3F0287DC19}" srcOrd="0" destOrd="0" presId="urn:microsoft.com/office/officeart/2005/8/layout/hierarchy2"/>
    <dgm:cxn modelId="{F5525E88-35C8-4253-B7D9-6C5B1F90DD17}" type="presParOf" srcId="{4B946D61-20E5-4755-A44A-B57CD5218A5D}" destId="{52422672-3E70-4BC8-BC5D-54AE606EFF81}" srcOrd="1" destOrd="0" presId="urn:microsoft.com/office/officeart/2005/8/layout/hierarchy2"/>
    <dgm:cxn modelId="{5F5D2714-EBBE-49FD-AB70-9FCC5673E279}" type="presParOf" srcId="{52422672-3E70-4BC8-BC5D-54AE606EFF81}" destId="{EDD898AC-163C-4B2A-929B-A80367C5CB73}" srcOrd="0" destOrd="0" presId="urn:microsoft.com/office/officeart/2005/8/layout/hierarchy2"/>
    <dgm:cxn modelId="{88E8A29A-7138-4D5D-84C1-916DD2C13D3C}" type="presParOf" srcId="{52422672-3E70-4BC8-BC5D-54AE606EFF81}" destId="{0FA6616D-6EA1-4836-AD86-6275C3D51DD1}" srcOrd="1" destOrd="0" presId="urn:microsoft.com/office/officeart/2005/8/layout/hierarchy2"/>
    <dgm:cxn modelId="{8A88DB3A-D285-49B8-A3A0-ECE800AF458C}" type="presParOf" srcId="{4B946D61-20E5-4755-A44A-B57CD5218A5D}" destId="{2CBD0876-E8DB-432A-A0C4-D664553F2B67}" srcOrd="2" destOrd="0" presId="urn:microsoft.com/office/officeart/2005/8/layout/hierarchy2"/>
    <dgm:cxn modelId="{FCBB55BA-CC73-4958-8DBF-1969EE934E9E}" type="presParOf" srcId="{2CBD0876-E8DB-432A-A0C4-D664553F2B67}" destId="{B5C8146A-0574-4C94-8DE4-9D4C27829023}" srcOrd="0" destOrd="0" presId="urn:microsoft.com/office/officeart/2005/8/layout/hierarchy2"/>
    <dgm:cxn modelId="{A6EE0D08-FFCC-4481-A088-F115CD261B08}" type="presParOf" srcId="{4B946D61-20E5-4755-A44A-B57CD5218A5D}" destId="{33B1E37E-E51F-4756-A36C-5CE66904AB53}" srcOrd="3" destOrd="0" presId="urn:microsoft.com/office/officeart/2005/8/layout/hierarchy2"/>
    <dgm:cxn modelId="{23E8E8A3-C354-4D3B-BF95-B5710A43DC42}" type="presParOf" srcId="{33B1E37E-E51F-4756-A36C-5CE66904AB53}" destId="{5A4405BA-2082-47F6-9FF1-48042B30A932}" srcOrd="0" destOrd="0" presId="urn:microsoft.com/office/officeart/2005/8/layout/hierarchy2"/>
    <dgm:cxn modelId="{3195B181-9FA9-44AA-91B7-1B0A1A3EACA6}" type="presParOf" srcId="{33B1E37E-E51F-4756-A36C-5CE66904AB53}" destId="{1E3C933A-509A-4793-BE5F-AFBAE693028B}" srcOrd="1" destOrd="0" presId="urn:microsoft.com/office/officeart/2005/8/layout/hierarchy2"/>
    <dgm:cxn modelId="{85508AB7-EF4F-4862-AD63-A469F5E6E1CE}" type="presParOf" srcId="{82CA0987-2977-4072-97D6-791AD3CF7947}" destId="{1FB9E06D-EF2B-4048-9039-AD508A01931D}" srcOrd="2" destOrd="0" presId="urn:microsoft.com/office/officeart/2005/8/layout/hierarchy2"/>
    <dgm:cxn modelId="{E78FA8EC-AD43-42A8-97BC-4E88DA13CFC8}" type="presParOf" srcId="{1FB9E06D-EF2B-4048-9039-AD508A01931D}" destId="{3284F059-BB42-4147-B03D-CCCC684A12A7}" srcOrd="0" destOrd="0" presId="urn:microsoft.com/office/officeart/2005/8/layout/hierarchy2"/>
    <dgm:cxn modelId="{FAE60197-1977-415E-A7B0-3462C01160E2}" type="presParOf" srcId="{82CA0987-2977-4072-97D6-791AD3CF7947}" destId="{C51D7C66-CE84-4886-83BA-4C6DA9A40BDC}" srcOrd="3" destOrd="0" presId="urn:microsoft.com/office/officeart/2005/8/layout/hierarchy2"/>
    <dgm:cxn modelId="{BB27AEA0-FEF1-48FE-9399-D50E788D982C}" type="presParOf" srcId="{C51D7C66-CE84-4886-83BA-4C6DA9A40BDC}" destId="{54743B2E-2B49-4B9C-BCFE-89B4A223022D}" srcOrd="0" destOrd="0" presId="urn:microsoft.com/office/officeart/2005/8/layout/hierarchy2"/>
    <dgm:cxn modelId="{469200F3-AA43-4AF0-8F57-D73B76C39B30}" type="presParOf" srcId="{C51D7C66-CE84-4886-83BA-4C6DA9A40BDC}" destId="{27EB1AA2-FA2B-4889-A21B-9179BBFF8ED6}" srcOrd="1" destOrd="0" presId="urn:microsoft.com/office/officeart/2005/8/layout/hierarchy2"/>
    <dgm:cxn modelId="{79E912D5-4C12-429F-9F39-31C4B59EB3D3}" type="presParOf" srcId="{27EB1AA2-FA2B-4889-A21B-9179BBFF8ED6}" destId="{1889DF31-E9C1-45A1-88BE-8B18172A263A}" srcOrd="0" destOrd="0" presId="urn:microsoft.com/office/officeart/2005/8/layout/hierarchy2"/>
    <dgm:cxn modelId="{69848025-4326-4134-8666-EC7F9B962CB5}" type="presParOf" srcId="{1889DF31-E9C1-45A1-88BE-8B18172A263A}" destId="{6693197B-78B7-47EE-9FE1-10471704F946}" srcOrd="0" destOrd="0" presId="urn:microsoft.com/office/officeart/2005/8/layout/hierarchy2"/>
    <dgm:cxn modelId="{CD3505A2-09E9-4E94-A743-43D66513A8F1}" type="presParOf" srcId="{27EB1AA2-FA2B-4889-A21B-9179BBFF8ED6}" destId="{3BAB4446-30E3-4CE2-B996-8CCB97B38883}" srcOrd="1" destOrd="0" presId="urn:microsoft.com/office/officeart/2005/8/layout/hierarchy2"/>
    <dgm:cxn modelId="{89C74F09-3788-40F2-AC9A-37B7AF69C5E3}" type="presParOf" srcId="{3BAB4446-30E3-4CE2-B996-8CCB97B38883}" destId="{797FBD49-A139-409C-80D6-2992C6762477}" srcOrd="0" destOrd="0" presId="urn:microsoft.com/office/officeart/2005/8/layout/hierarchy2"/>
    <dgm:cxn modelId="{411BE54E-E431-4AEE-93C8-90967ADB9D1F}" type="presParOf" srcId="{3BAB4446-30E3-4CE2-B996-8CCB97B38883}" destId="{31D18E03-2145-41C5-8A25-705D6BFA78D5}" srcOrd="1" destOrd="0" presId="urn:microsoft.com/office/officeart/2005/8/layout/hierarchy2"/>
    <dgm:cxn modelId="{765F548E-6CFA-4400-8A09-09F1B93F973F}" type="presParOf" srcId="{31D18E03-2145-41C5-8A25-705D6BFA78D5}" destId="{4AA5200D-7B15-42DE-9422-B197E4970211}" srcOrd="0" destOrd="0" presId="urn:microsoft.com/office/officeart/2005/8/layout/hierarchy2"/>
    <dgm:cxn modelId="{7539959C-204C-479E-A371-B9B7709660D6}" type="presParOf" srcId="{4AA5200D-7B15-42DE-9422-B197E4970211}" destId="{E6077319-7C6E-4777-97B3-CA97D1DAD822}" srcOrd="0" destOrd="0" presId="urn:microsoft.com/office/officeart/2005/8/layout/hierarchy2"/>
    <dgm:cxn modelId="{B751BA63-921E-45B9-A9BE-0CFB39F31D02}" type="presParOf" srcId="{31D18E03-2145-41C5-8A25-705D6BFA78D5}" destId="{160396F2-C918-469D-B3DD-4DBBB7563CF1}" srcOrd="1" destOrd="0" presId="urn:microsoft.com/office/officeart/2005/8/layout/hierarchy2"/>
    <dgm:cxn modelId="{19DAEC40-1679-44EC-B404-D6DC29EB5F38}" type="presParOf" srcId="{160396F2-C918-469D-B3DD-4DBBB7563CF1}" destId="{3B8868D9-9F8B-47F9-99EF-A48BC6B2FF26}" srcOrd="0" destOrd="0" presId="urn:microsoft.com/office/officeart/2005/8/layout/hierarchy2"/>
    <dgm:cxn modelId="{B7ACD492-B5A3-4328-BCFD-37776FCE1AEB}" type="presParOf" srcId="{160396F2-C918-469D-B3DD-4DBBB7563CF1}" destId="{F1BA8509-48B6-44D9-B6F0-090B84E3C117}" srcOrd="1" destOrd="0" presId="urn:microsoft.com/office/officeart/2005/8/layout/hierarchy2"/>
    <dgm:cxn modelId="{66810B73-E18A-4574-8A82-A420068DC1CA}" type="presParOf" srcId="{31D18E03-2145-41C5-8A25-705D6BFA78D5}" destId="{81DF227C-317B-417C-B837-BF4939219178}" srcOrd="2" destOrd="0" presId="urn:microsoft.com/office/officeart/2005/8/layout/hierarchy2"/>
    <dgm:cxn modelId="{3C313974-0E1C-47B4-9065-ACF3C5465CE5}" type="presParOf" srcId="{81DF227C-317B-417C-B837-BF4939219178}" destId="{C2015C7B-D32C-4CE2-BC7D-C9E321ED4B0D}" srcOrd="0" destOrd="0" presId="urn:microsoft.com/office/officeart/2005/8/layout/hierarchy2"/>
    <dgm:cxn modelId="{7EA4F860-F0A2-4591-9E9E-DB1FC162EE1D}" type="presParOf" srcId="{31D18E03-2145-41C5-8A25-705D6BFA78D5}" destId="{1D2643D1-9721-4869-8B26-F7B57CCBA54C}" srcOrd="3" destOrd="0" presId="urn:microsoft.com/office/officeart/2005/8/layout/hierarchy2"/>
    <dgm:cxn modelId="{ED56A619-7237-4F72-A43D-7F87FE7DF975}" type="presParOf" srcId="{1D2643D1-9721-4869-8B26-F7B57CCBA54C}" destId="{41370F12-1FA0-4579-8285-C15FA148591C}" srcOrd="0" destOrd="0" presId="urn:microsoft.com/office/officeart/2005/8/layout/hierarchy2"/>
    <dgm:cxn modelId="{DAFC91BF-3F63-465B-B52B-05BE3FD9F1F8}" type="presParOf" srcId="{1D2643D1-9721-4869-8B26-F7B57CCBA54C}" destId="{4012EABF-8046-4F68-B7F4-6930763191CD}" srcOrd="1" destOrd="0" presId="urn:microsoft.com/office/officeart/2005/8/layout/hierarchy2"/>
    <dgm:cxn modelId="{8C950BF2-020C-4836-A3C5-6CBC8FE1DDF0}" type="presParOf" srcId="{27EB1AA2-FA2B-4889-A21B-9179BBFF8ED6}" destId="{2864DC2A-13C0-4E4B-A7F3-F63F340FA450}" srcOrd="2" destOrd="0" presId="urn:microsoft.com/office/officeart/2005/8/layout/hierarchy2"/>
    <dgm:cxn modelId="{F506ECBC-02D4-4684-B54A-0CCA0ECA1A6A}" type="presParOf" srcId="{2864DC2A-13C0-4E4B-A7F3-F63F340FA450}" destId="{346F9867-B732-44D3-B591-4FC16781C35B}" srcOrd="0" destOrd="0" presId="urn:microsoft.com/office/officeart/2005/8/layout/hierarchy2"/>
    <dgm:cxn modelId="{FBD4FDF8-19D9-47C1-8F89-5219E9BEB2F7}" type="presParOf" srcId="{27EB1AA2-FA2B-4889-A21B-9179BBFF8ED6}" destId="{1CCA5EC4-0B2E-48DA-9177-936A8E95D339}" srcOrd="3" destOrd="0" presId="urn:microsoft.com/office/officeart/2005/8/layout/hierarchy2"/>
    <dgm:cxn modelId="{F8D9F378-1A4F-4B78-B623-D1D844553744}" type="presParOf" srcId="{1CCA5EC4-0B2E-48DA-9177-936A8E95D339}" destId="{B38E3594-CA56-4A29-BFDC-CA290103A3A6}" srcOrd="0" destOrd="0" presId="urn:microsoft.com/office/officeart/2005/8/layout/hierarchy2"/>
    <dgm:cxn modelId="{E6A30DA6-AB3B-4B4A-A28B-16ADFE7FC632}" type="presParOf" srcId="{1CCA5EC4-0B2E-48DA-9177-936A8E95D339}" destId="{C5A0FD96-86B8-4A41-9D84-94EABE4C37F2}" srcOrd="1" destOrd="0" presId="urn:microsoft.com/office/officeart/2005/8/layout/hierarchy2"/>
    <dgm:cxn modelId="{6B823E73-CD58-4CB3-9AF1-38AFAE524059}" type="presParOf" srcId="{C5A0FD96-86B8-4A41-9D84-94EABE4C37F2}" destId="{2E830E8B-B241-4984-BFF5-BCC0806E238E}" srcOrd="0" destOrd="0" presId="urn:microsoft.com/office/officeart/2005/8/layout/hierarchy2"/>
    <dgm:cxn modelId="{87CA3880-0FFD-4A57-9D02-E331732EC89B}" type="presParOf" srcId="{2E830E8B-B241-4984-BFF5-BCC0806E238E}" destId="{6C681D0A-EFBE-40D7-8FA9-0029C727D1F3}" srcOrd="0" destOrd="0" presId="urn:microsoft.com/office/officeart/2005/8/layout/hierarchy2"/>
    <dgm:cxn modelId="{8D8C8A34-71D3-4BB8-8CC5-E09957326697}" type="presParOf" srcId="{C5A0FD96-86B8-4A41-9D84-94EABE4C37F2}" destId="{34D76B34-6EB6-4D02-986A-9A5B7465C171}" srcOrd="1" destOrd="0" presId="urn:microsoft.com/office/officeart/2005/8/layout/hierarchy2"/>
    <dgm:cxn modelId="{01E93A89-A853-4540-AA7E-B1D1693AE9D2}" type="presParOf" srcId="{34D76B34-6EB6-4D02-986A-9A5B7465C171}" destId="{EAE0073B-E695-4C6C-B978-B5E3B7024E20}" srcOrd="0" destOrd="0" presId="urn:microsoft.com/office/officeart/2005/8/layout/hierarchy2"/>
    <dgm:cxn modelId="{5A7B7EE4-C8AF-4103-B326-B06FD86ABC1F}" type="presParOf" srcId="{34D76B34-6EB6-4D02-986A-9A5B7465C171}" destId="{15B5017A-F407-4601-B757-58B127DF9ECC}" srcOrd="1" destOrd="0" presId="urn:microsoft.com/office/officeart/2005/8/layout/hierarchy2"/>
    <dgm:cxn modelId="{A330FD9E-C55E-4FD6-AEC1-D12E0ED3F5D3}" type="presParOf" srcId="{82CA0987-2977-4072-97D6-791AD3CF7947}" destId="{D88348ED-527A-4837-8156-098C1F615BFB}" srcOrd="4" destOrd="0" presId="urn:microsoft.com/office/officeart/2005/8/layout/hierarchy2"/>
    <dgm:cxn modelId="{826AF0CA-9B08-49E0-9441-77DA427D0505}" type="presParOf" srcId="{D88348ED-527A-4837-8156-098C1F615BFB}" destId="{DD8AA6E0-BA21-42D8-8E4A-93AFF5B7CBEA}" srcOrd="0" destOrd="0" presId="urn:microsoft.com/office/officeart/2005/8/layout/hierarchy2"/>
    <dgm:cxn modelId="{BF1D0F5B-2D6D-48FC-8903-6271F6244E21}" type="presParOf" srcId="{82CA0987-2977-4072-97D6-791AD3CF7947}" destId="{22795D5D-6477-408C-8785-133C6F81E485}" srcOrd="5" destOrd="0" presId="urn:microsoft.com/office/officeart/2005/8/layout/hierarchy2"/>
    <dgm:cxn modelId="{0CF9DF5E-094A-4F2C-8B0D-2DEED3B6B86C}" type="presParOf" srcId="{22795D5D-6477-408C-8785-133C6F81E485}" destId="{0C7AD588-E19E-4FA4-8679-76D852021E3D}" srcOrd="0" destOrd="0" presId="urn:microsoft.com/office/officeart/2005/8/layout/hierarchy2"/>
    <dgm:cxn modelId="{418740EC-FF26-4E78-A479-2EC4608F6EC1}" type="presParOf" srcId="{22795D5D-6477-408C-8785-133C6F81E485}" destId="{931CE5FB-4819-4396-B9CF-E5B2AA7AF582}" srcOrd="1" destOrd="0" presId="urn:microsoft.com/office/officeart/2005/8/layout/hierarchy2"/>
    <dgm:cxn modelId="{A37D47B7-B54F-4D28-AAC7-E8B28F47992B}" type="presParOf" srcId="{931CE5FB-4819-4396-B9CF-E5B2AA7AF582}" destId="{F9C387D6-3DB2-43EE-A8C5-C98DF7AA1264}" srcOrd="0" destOrd="0" presId="urn:microsoft.com/office/officeart/2005/8/layout/hierarchy2"/>
    <dgm:cxn modelId="{0795ADF9-A6A3-40F8-A9A6-ED34095189F0}" type="presParOf" srcId="{F9C387D6-3DB2-43EE-A8C5-C98DF7AA1264}" destId="{54AF12FD-3B65-46EE-9011-B900D4CBD75B}" srcOrd="0" destOrd="0" presId="urn:microsoft.com/office/officeart/2005/8/layout/hierarchy2"/>
    <dgm:cxn modelId="{53948855-D58E-4953-A4E4-D7F22CFBCE27}" type="presParOf" srcId="{931CE5FB-4819-4396-B9CF-E5B2AA7AF582}" destId="{2860C44C-8CEC-49E4-84FD-6CAB9BFEB225}" srcOrd="1" destOrd="0" presId="urn:microsoft.com/office/officeart/2005/8/layout/hierarchy2"/>
    <dgm:cxn modelId="{89D21AE5-C9EF-483A-96C7-D2041AF2872C}" type="presParOf" srcId="{2860C44C-8CEC-49E4-84FD-6CAB9BFEB225}" destId="{CC6B0A1C-BAB8-4AB7-9EF6-A7279AB3044F}" srcOrd="0" destOrd="0" presId="urn:microsoft.com/office/officeart/2005/8/layout/hierarchy2"/>
    <dgm:cxn modelId="{928B4C20-CC4C-490B-B0FE-DF91F0D53D90}" type="presParOf" srcId="{2860C44C-8CEC-49E4-84FD-6CAB9BFEB225}" destId="{58636A5C-0915-4FC5-916B-8EEEEF627EA0}" srcOrd="1" destOrd="0" presId="urn:microsoft.com/office/officeart/2005/8/layout/hierarchy2"/>
    <dgm:cxn modelId="{E814CDAC-B7EC-42F6-A097-AA619BACD35D}" type="presParOf" srcId="{82CA0987-2977-4072-97D6-791AD3CF7947}" destId="{82063FD8-2DE8-42B1-AC01-6CDB0BC37358}" srcOrd="6" destOrd="0" presId="urn:microsoft.com/office/officeart/2005/8/layout/hierarchy2"/>
    <dgm:cxn modelId="{FBB93C5F-3524-4229-8AD6-243011E7C46B}" type="presParOf" srcId="{82063FD8-2DE8-42B1-AC01-6CDB0BC37358}" destId="{12C2DC85-DDAF-4F57-9841-150A97500304}" srcOrd="0" destOrd="0" presId="urn:microsoft.com/office/officeart/2005/8/layout/hierarchy2"/>
    <dgm:cxn modelId="{A6761104-5C0D-41C9-9934-003192DB495B}" type="presParOf" srcId="{82CA0987-2977-4072-97D6-791AD3CF7947}" destId="{BB9F06D9-715A-43BB-BBE0-36022263CCCD}" srcOrd="7" destOrd="0" presId="urn:microsoft.com/office/officeart/2005/8/layout/hierarchy2"/>
    <dgm:cxn modelId="{B7A5B740-3FD3-4483-A8A2-48704299DC9A}" type="presParOf" srcId="{BB9F06D9-715A-43BB-BBE0-36022263CCCD}" destId="{26D8E710-F0D2-45EF-BDE9-84F12E45A85F}" srcOrd="0" destOrd="0" presId="urn:microsoft.com/office/officeart/2005/8/layout/hierarchy2"/>
    <dgm:cxn modelId="{E8D88AEF-BF60-4D78-8008-7CBCEB5E7826}" type="presParOf" srcId="{BB9F06D9-715A-43BB-BBE0-36022263CCCD}" destId="{49A1BD6B-7533-428F-A42D-5017EF29B777}" srcOrd="1" destOrd="0" presId="urn:microsoft.com/office/officeart/2005/8/layout/hierarchy2"/>
    <dgm:cxn modelId="{969B94FA-6BFE-4908-BC7C-312B2E05D538}" type="presParOf" srcId="{49A1BD6B-7533-428F-A42D-5017EF29B777}" destId="{D2E7D7FB-33DA-439B-A6FF-8B6265094B81}" srcOrd="0" destOrd="0" presId="urn:microsoft.com/office/officeart/2005/8/layout/hierarchy2"/>
    <dgm:cxn modelId="{79114091-0527-486C-B760-236142251839}" type="presParOf" srcId="{D2E7D7FB-33DA-439B-A6FF-8B6265094B81}" destId="{935E24CC-008B-4BE9-B3EB-41EB22B15B73}" srcOrd="0" destOrd="0" presId="urn:microsoft.com/office/officeart/2005/8/layout/hierarchy2"/>
    <dgm:cxn modelId="{C12E3A3A-CDF1-47E6-B8B1-600EB2E4CE51}" type="presParOf" srcId="{49A1BD6B-7533-428F-A42D-5017EF29B777}" destId="{E62C7F9E-FD58-4448-9155-836036332B8E}" srcOrd="1" destOrd="0" presId="urn:microsoft.com/office/officeart/2005/8/layout/hierarchy2"/>
    <dgm:cxn modelId="{1D4EFEC3-D7F3-4903-A8BB-C5E8D0BB44C0}" type="presParOf" srcId="{E62C7F9E-FD58-4448-9155-836036332B8E}" destId="{16B11AF4-04C8-4F95-B50D-C951D10CBCFB}" srcOrd="0" destOrd="0" presId="urn:microsoft.com/office/officeart/2005/8/layout/hierarchy2"/>
    <dgm:cxn modelId="{2FB55BE8-17FA-453B-BB95-059D08E8DC0C}" type="presParOf" srcId="{E62C7F9E-FD58-4448-9155-836036332B8E}" destId="{A0AFD6A4-F26C-4F04-A84F-3C18E736E10C}" srcOrd="1" destOrd="0" presId="urn:microsoft.com/office/officeart/2005/8/layout/hierarchy2"/>
    <dgm:cxn modelId="{F413A9E0-2E56-418B-A51A-E5A43287F6B1}" type="presParOf" srcId="{A0AFD6A4-F26C-4F04-A84F-3C18E736E10C}" destId="{D8394A56-8A48-43C9-8876-8EA39F4B73ED}" srcOrd="0" destOrd="0" presId="urn:microsoft.com/office/officeart/2005/8/layout/hierarchy2"/>
    <dgm:cxn modelId="{D8C0F39B-9DDA-49B7-A0C4-B3F47CD77FAE}" type="presParOf" srcId="{D8394A56-8A48-43C9-8876-8EA39F4B73ED}" destId="{13024C18-820A-4B62-BAEA-89D27D0765CD}" srcOrd="0" destOrd="0" presId="urn:microsoft.com/office/officeart/2005/8/layout/hierarchy2"/>
    <dgm:cxn modelId="{4052084B-E213-44F7-8DED-7C518A406AE3}" type="presParOf" srcId="{A0AFD6A4-F26C-4F04-A84F-3C18E736E10C}" destId="{1C82C597-4470-40A1-9D25-FAF2BF07E192}" srcOrd="1" destOrd="0" presId="urn:microsoft.com/office/officeart/2005/8/layout/hierarchy2"/>
    <dgm:cxn modelId="{A3A9662F-60DD-4B0B-A5F1-BDB4DD257891}" type="presParOf" srcId="{1C82C597-4470-40A1-9D25-FAF2BF07E192}" destId="{F7DF3503-2E14-4B1A-9CBB-7E9883AC3E4A}" srcOrd="0" destOrd="0" presId="urn:microsoft.com/office/officeart/2005/8/layout/hierarchy2"/>
    <dgm:cxn modelId="{D7B9F573-0BE7-4240-8D24-482EB2AB15C4}" type="presParOf" srcId="{1C82C597-4470-40A1-9D25-FAF2BF07E192}" destId="{10260D0F-7A8A-453A-A0A9-7AB1CDBEDD4D}" srcOrd="1" destOrd="0" presId="urn:microsoft.com/office/officeart/2005/8/layout/hierarchy2"/>
    <dgm:cxn modelId="{88681272-FD5A-4F22-BA54-6877B805C340}" type="presParOf" srcId="{A0AFD6A4-F26C-4F04-A84F-3C18E736E10C}" destId="{7D05C43C-DFC0-4A88-8A56-94706F21A1FA}" srcOrd="2" destOrd="0" presId="urn:microsoft.com/office/officeart/2005/8/layout/hierarchy2"/>
    <dgm:cxn modelId="{B260FE91-AB44-4249-A577-F0AB205D8D81}" type="presParOf" srcId="{7D05C43C-DFC0-4A88-8A56-94706F21A1FA}" destId="{33F3F195-0D69-437A-AA03-20F248E1E632}" srcOrd="0" destOrd="0" presId="urn:microsoft.com/office/officeart/2005/8/layout/hierarchy2"/>
    <dgm:cxn modelId="{8D4CF631-5F90-43A1-B828-2774D3FB26A9}" type="presParOf" srcId="{A0AFD6A4-F26C-4F04-A84F-3C18E736E10C}" destId="{A821B035-8A9C-46FB-9E73-44314A1115AD}" srcOrd="3" destOrd="0" presId="urn:microsoft.com/office/officeart/2005/8/layout/hierarchy2"/>
    <dgm:cxn modelId="{3EAF0806-7AEE-4FC4-BA59-AE039753F7F5}" type="presParOf" srcId="{A821B035-8A9C-46FB-9E73-44314A1115AD}" destId="{9ECD2900-0A9A-47D1-A756-67C34D750CCF}" srcOrd="0" destOrd="0" presId="urn:microsoft.com/office/officeart/2005/8/layout/hierarchy2"/>
    <dgm:cxn modelId="{4C1C4C8D-9D2D-4CF4-82EF-68C0BE255C67}" type="presParOf" srcId="{A821B035-8A9C-46FB-9E73-44314A1115AD}" destId="{3A25304D-E5C6-49B5-A259-2A0ABD45E35C}" srcOrd="1" destOrd="0" presId="urn:microsoft.com/office/officeart/2005/8/layout/hierarchy2"/>
    <dgm:cxn modelId="{A47BB3DE-C621-47B4-A98B-C882E279E9EA}" type="presParOf" srcId="{49A1BD6B-7533-428F-A42D-5017EF29B777}" destId="{265BA9A4-8B4E-4711-88C7-AB227C949A94}" srcOrd="2" destOrd="0" presId="urn:microsoft.com/office/officeart/2005/8/layout/hierarchy2"/>
    <dgm:cxn modelId="{B127BE3D-874A-4FD4-A8EF-23BCBA6D12BD}" type="presParOf" srcId="{265BA9A4-8B4E-4711-88C7-AB227C949A94}" destId="{F9091B10-7237-43E5-93A5-0A860387BD22}" srcOrd="0" destOrd="0" presId="urn:microsoft.com/office/officeart/2005/8/layout/hierarchy2"/>
    <dgm:cxn modelId="{8EC99CD6-3E00-48B3-BA2C-BE61B3EBFD91}" type="presParOf" srcId="{49A1BD6B-7533-428F-A42D-5017EF29B777}" destId="{F87A97B9-BE22-4B2E-9810-7E6351D74F66}" srcOrd="3" destOrd="0" presId="urn:microsoft.com/office/officeart/2005/8/layout/hierarchy2"/>
    <dgm:cxn modelId="{AD24347F-2674-42F9-8393-1CD176E07EF0}" type="presParOf" srcId="{F87A97B9-BE22-4B2E-9810-7E6351D74F66}" destId="{240ABD63-9087-4546-89CF-88541F4CEF52}" srcOrd="0" destOrd="0" presId="urn:microsoft.com/office/officeart/2005/8/layout/hierarchy2"/>
    <dgm:cxn modelId="{A141691E-DE6B-46F7-89BA-418E35610A16}" type="presParOf" srcId="{F87A97B9-BE22-4B2E-9810-7E6351D74F66}" destId="{5F8A3D0B-8C88-4314-90A2-53E524CB732B}" srcOrd="1" destOrd="0" presId="urn:microsoft.com/office/officeart/2005/8/layout/hierarchy2"/>
    <dgm:cxn modelId="{C0033A04-2E62-4AD0-ACCE-7B0805EA409A}" type="presParOf" srcId="{5F8A3D0B-8C88-4314-90A2-53E524CB732B}" destId="{BF0567E6-6DA9-48ED-9A37-47285840FDF7}" srcOrd="0" destOrd="0" presId="urn:microsoft.com/office/officeart/2005/8/layout/hierarchy2"/>
    <dgm:cxn modelId="{3CCDD8DC-56B4-41E2-922F-3883D2B084A9}" type="presParOf" srcId="{BF0567E6-6DA9-48ED-9A37-47285840FDF7}" destId="{30099040-2BEC-46EB-AE9D-6A3BEF8052F4}" srcOrd="0" destOrd="0" presId="urn:microsoft.com/office/officeart/2005/8/layout/hierarchy2"/>
    <dgm:cxn modelId="{A156A802-B8B7-40DF-91B3-72FF9D93D6CE}" type="presParOf" srcId="{5F8A3D0B-8C88-4314-90A2-53E524CB732B}" destId="{8B68CDD0-4452-4C80-9E5E-9AEC50B081C8}" srcOrd="1" destOrd="0" presId="urn:microsoft.com/office/officeart/2005/8/layout/hierarchy2"/>
    <dgm:cxn modelId="{9588F101-4BD0-481B-A6D6-8F9DF4905822}" type="presParOf" srcId="{8B68CDD0-4452-4C80-9E5E-9AEC50B081C8}" destId="{E7F03264-C14C-446F-BCBE-D61750AF3A77}" srcOrd="0" destOrd="0" presId="urn:microsoft.com/office/officeart/2005/8/layout/hierarchy2"/>
    <dgm:cxn modelId="{3BF99B63-A796-419F-965A-2CE19EDE4406}" type="presParOf" srcId="{8B68CDD0-4452-4C80-9E5E-9AEC50B081C8}" destId="{F12AF1B5-E90E-4DED-AEC6-0A3EB3D78347}" srcOrd="1" destOrd="0" presId="urn:microsoft.com/office/officeart/2005/8/layout/hierarchy2"/>
    <dgm:cxn modelId="{2F13AE00-41C3-4040-929F-E4E55EA261E6}" type="presParOf" srcId="{F12AF1B5-E90E-4DED-AEC6-0A3EB3D78347}" destId="{21F216FC-1A29-4DA3-BE45-EBAAD540EDFF}" srcOrd="0" destOrd="0" presId="urn:microsoft.com/office/officeart/2005/8/layout/hierarchy2"/>
    <dgm:cxn modelId="{0447BFF4-A0E2-4DD3-BB8A-69BE3FAD1152}" type="presParOf" srcId="{21F216FC-1A29-4DA3-BE45-EBAAD540EDFF}" destId="{C517C033-B09A-4E21-8604-8C0CA07E9762}" srcOrd="0" destOrd="0" presId="urn:microsoft.com/office/officeart/2005/8/layout/hierarchy2"/>
    <dgm:cxn modelId="{B8A7D631-023B-4245-A62E-889BE5394BAF}" type="presParOf" srcId="{F12AF1B5-E90E-4DED-AEC6-0A3EB3D78347}" destId="{268FC15B-6ECF-42F9-BB46-0EE2EF0C523A}" srcOrd="1" destOrd="0" presId="urn:microsoft.com/office/officeart/2005/8/layout/hierarchy2"/>
    <dgm:cxn modelId="{6054604F-05F3-47DA-827A-4342927A6441}" type="presParOf" srcId="{268FC15B-6ECF-42F9-BB46-0EE2EF0C523A}" destId="{238A04B6-8EF5-45CF-9164-325F1FDB3A44}" srcOrd="0" destOrd="0" presId="urn:microsoft.com/office/officeart/2005/8/layout/hierarchy2"/>
    <dgm:cxn modelId="{CDE031A0-6C69-470D-9139-CC4571844259}" type="presParOf" srcId="{268FC15B-6ECF-42F9-BB46-0EE2EF0C523A}" destId="{5524673C-3A9E-4814-9EC7-C5ACCA641D22}" srcOrd="1" destOrd="0" presId="urn:microsoft.com/office/officeart/2005/8/layout/hierarchy2"/>
    <dgm:cxn modelId="{F026FD49-9EFF-4550-9DCC-FCD9F6E639BF}" type="presParOf" srcId="{F12AF1B5-E90E-4DED-AEC6-0A3EB3D78347}" destId="{CB159F70-ABE8-4C17-9F22-0AB61C102E64}" srcOrd="2" destOrd="0" presId="urn:microsoft.com/office/officeart/2005/8/layout/hierarchy2"/>
    <dgm:cxn modelId="{1EDBE64F-3BB3-4A23-807A-4E5F318BED6F}" type="presParOf" srcId="{CB159F70-ABE8-4C17-9F22-0AB61C102E64}" destId="{65154119-D258-4A25-9837-29E60567675A}" srcOrd="0" destOrd="0" presId="urn:microsoft.com/office/officeart/2005/8/layout/hierarchy2"/>
    <dgm:cxn modelId="{96DB1F48-D32D-4621-9A78-2EA545291F68}" type="presParOf" srcId="{F12AF1B5-E90E-4DED-AEC6-0A3EB3D78347}" destId="{66342CAE-E952-4D5C-AF0F-D8E08F34C7B7}" srcOrd="3" destOrd="0" presId="urn:microsoft.com/office/officeart/2005/8/layout/hierarchy2"/>
    <dgm:cxn modelId="{19595B9D-59A2-448E-AEAD-D41F2AFB1184}" type="presParOf" srcId="{66342CAE-E952-4D5C-AF0F-D8E08F34C7B7}" destId="{CF2F8359-8E2C-400E-A50D-384EDB3CA8A3}" srcOrd="0" destOrd="0" presId="urn:microsoft.com/office/officeart/2005/8/layout/hierarchy2"/>
    <dgm:cxn modelId="{B6B31958-A11C-495B-9141-A12A4D431BF8}" type="presParOf" srcId="{66342CAE-E952-4D5C-AF0F-D8E08F34C7B7}" destId="{9C17A70B-9804-4C9E-9B21-B9608840F4F7}" srcOrd="1" destOrd="0" presId="urn:microsoft.com/office/officeart/2005/8/layout/hierarchy2"/>
    <dgm:cxn modelId="{F195FC57-E5B6-4E59-94A0-E58012E2A1E1}" type="presParOf" srcId="{5F8A3D0B-8C88-4314-90A2-53E524CB732B}" destId="{4A7F0945-CD52-46CF-9330-64955ED272D3}" srcOrd="2" destOrd="0" presId="urn:microsoft.com/office/officeart/2005/8/layout/hierarchy2"/>
    <dgm:cxn modelId="{65A9B2A2-AE42-409E-9228-2867B2B0532F}" type="presParOf" srcId="{4A7F0945-CD52-46CF-9330-64955ED272D3}" destId="{9C019F64-9F54-4E42-B09D-B632A438C519}" srcOrd="0" destOrd="0" presId="urn:microsoft.com/office/officeart/2005/8/layout/hierarchy2"/>
    <dgm:cxn modelId="{21307002-A2FD-4CB6-9582-7479039B6CF0}" type="presParOf" srcId="{5F8A3D0B-8C88-4314-90A2-53E524CB732B}" destId="{E73807F3-7FD6-464E-90ED-2C6F07685807}" srcOrd="3" destOrd="0" presId="urn:microsoft.com/office/officeart/2005/8/layout/hierarchy2"/>
    <dgm:cxn modelId="{759BB60C-A7B1-49CE-90F3-FCB1536C99EF}" type="presParOf" srcId="{E73807F3-7FD6-464E-90ED-2C6F07685807}" destId="{E36CEAF0-998B-4A4B-BA8D-EFF57F7AB8FA}" srcOrd="0" destOrd="0" presId="urn:microsoft.com/office/officeart/2005/8/layout/hierarchy2"/>
    <dgm:cxn modelId="{2611035C-53AC-42AC-8BCE-A5A4529ADAD9}" type="presParOf" srcId="{E73807F3-7FD6-464E-90ED-2C6F07685807}" destId="{E4D82B99-DF89-49E4-912C-E0AA27367A01}" srcOrd="1" destOrd="0" presId="urn:microsoft.com/office/officeart/2005/8/layout/hierarchy2"/>
    <dgm:cxn modelId="{1F9516CF-2AAC-42AC-BB32-16B4F28CCA24}" type="presParOf" srcId="{E4D82B99-DF89-49E4-912C-E0AA27367A01}" destId="{605ED397-3BB2-4B24-BE01-C5E7F35EB3C0}" srcOrd="0" destOrd="0" presId="urn:microsoft.com/office/officeart/2005/8/layout/hierarchy2"/>
    <dgm:cxn modelId="{11B0E9F6-6E91-4127-9683-664CFD186068}" type="presParOf" srcId="{605ED397-3BB2-4B24-BE01-C5E7F35EB3C0}" destId="{02A1F396-0D8F-41FA-A270-0769376E77F0}" srcOrd="0" destOrd="0" presId="urn:microsoft.com/office/officeart/2005/8/layout/hierarchy2"/>
    <dgm:cxn modelId="{8ED86B34-3804-4837-ACA8-BA08036E3326}" type="presParOf" srcId="{E4D82B99-DF89-49E4-912C-E0AA27367A01}" destId="{B6BC3AFD-E3ED-4071-898F-ECED1E5B706D}" srcOrd="1" destOrd="0" presId="urn:microsoft.com/office/officeart/2005/8/layout/hierarchy2"/>
    <dgm:cxn modelId="{DC6019CC-52D5-4D19-94FA-5E41F8A643A9}" type="presParOf" srcId="{B6BC3AFD-E3ED-4071-898F-ECED1E5B706D}" destId="{FC31CFF5-CDC9-4FC6-A745-A19F38E995B7}" srcOrd="0" destOrd="0" presId="urn:microsoft.com/office/officeart/2005/8/layout/hierarchy2"/>
    <dgm:cxn modelId="{DB593F1B-814E-4150-9602-3E5893E34FBE}"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4"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82BB602-8AA6-4580-8FDF-DF0B938DD471}">
      <dsp:nvSpPr>
        <dsp:cNvPr id="0" name=""/>
        <dsp:cNvSpPr/>
      </dsp:nvSpPr>
      <dsp:spPr>
        <a:xfrm>
          <a:off x="1629820" y="294688"/>
          <a:ext cx="955959" cy="113737"/>
        </a:xfrm>
        <a:custGeom>
          <a:avLst/>
          <a:gdLst/>
          <a:ahLst/>
          <a:cxnLst/>
          <a:rect l="0" t="0" r="0" b="0"/>
          <a:pathLst>
            <a:path>
              <a:moveTo>
                <a:pt x="0" y="0"/>
              </a:moveTo>
              <a:lnTo>
                <a:pt x="0" y="77508"/>
              </a:lnTo>
              <a:lnTo>
                <a:pt x="955959" y="77508"/>
              </a:lnTo>
              <a:lnTo>
                <a:pt x="95595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68E3CD-538C-490E-AF2E-7DA2988E784B}">
      <dsp:nvSpPr>
        <dsp:cNvPr id="0" name=""/>
        <dsp:cNvSpPr/>
      </dsp:nvSpPr>
      <dsp:spPr>
        <a:xfrm>
          <a:off x="2107800"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7A300-668D-4C56-BDAB-E25B6D190A04}">
      <dsp:nvSpPr>
        <dsp:cNvPr id="0" name=""/>
        <dsp:cNvSpPr/>
      </dsp:nvSpPr>
      <dsp:spPr>
        <a:xfrm>
          <a:off x="2107800"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E2DF06-ADB7-4671-8392-78802780D1CF}">
      <dsp:nvSpPr>
        <dsp:cNvPr id="0" name=""/>
        <dsp:cNvSpPr/>
      </dsp:nvSpPr>
      <dsp:spPr>
        <a:xfrm>
          <a:off x="2062080"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0DAE16-4E18-4E49-9270-A9F06B99D0FE}">
      <dsp:nvSpPr>
        <dsp:cNvPr id="0" name=""/>
        <dsp:cNvSpPr/>
      </dsp:nvSpPr>
      <dsp:spPr>
        <a:xfrm>
          <a:off x="1629820"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94BCFB-71ED-47A7-ABD8-09E0F05219AD}">
      <dsp:nvSpPr>
        <dsp:cNvPr id="0" name=""/>
        <dsp:cNvSpPr/>
      </dsp:nvSpPr>
      <dsp:spPr>
        <a:xfrm>
          <a:off x="2062080"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0F300-9602-4764-A39E-2ECDBCA80D70}">
      <dsp:nvSpPr>
        <dsp:cNvPr id="0" name=""/>
        <dsp:cNvSpPr/>
      </dsp:nvSpPr>
      <dsp:spPr>
        <a:xfrm>
          <a:off x="2062080"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3917FF-A80E-4A65-876D-C33B74EB630C}">
      <dsp:nvSpPr>
        <dsp:cNvPr id="0" name=""/>
        <dsp:cNvSpPr/>
      </dsp:nvSpPr>
      <dsp:spPr>
        <a:xfrm>
          <a:off x="1629820"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7A326F-7C5D-47D8-BC7D-0D459CFA78F0}">
      <dsp:nvSpPr>
        <dsp:cNvPr id="0" name=""/>
        <dsp:cNvSpPr/>
      </dsp:nvSpPr>
      <dsp:spPr>
        <a:xfrm>
          <a:off x="1629820" y="29468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91B0A3-B658-43D1-8CF6-11236A525B26}">
      <dsp:nvSpPr>
        <dsp:cNvPr id="0" name=""/>
        <dsp:cNvSpPr/>
      </dsp:nvSpPr>
      <dsp:spPr>
        <a:xfrm>
          <a:off x="673861"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B9F506-A002-4160-A37C-10403C1C5251}">
      <dsp:nvSpPr>
        <dsp:cNvPr id="0" name=""/>
        <dsp:cNvSpPr/>
      </dsp:nvSpPr>
      <dsp:spPr>
        <a:xfrm>
          <a:off x="673861"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9C0818-CDDD-4CB0-8161-DC8CB68322C2}">
      <dsp:nvSpPr>
        <dsp:cNvPr id="0" name=""/>
        <dsp:cNvSpPr/>
      </dsp:nvSpPr>
      <dsp:spPr>
        <a:xfrm>
          <a:off x="628141"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384994-AD1E-4B90-A5D7-5D2F90ED0B14}">
      <dsp:nvSpPr>
        <dsp:cNvPr id="0" name=""/>
        <dsp:cNvSpPr/>
      </dsp:nvSpPr>
      <dsp:spPr>
        <a:xfrm>
          <a:off x="195881"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9D5CA-F228-4320-959A-AB2095078600}">
      <dsp:nvSpPr>
        <dsp:cNvPr id="0" name=""/>
        <dsp:cNvSpPr/>
      </dsp:nvSpPr>
      <dsp:spPr>
        <a:xfrm>
          <a:off x="628141"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D3B3D3-D91F-484A-92D1-FBC47C15D405}">
      <dsp:nvSpPr>
        <dsp:cNvPr id="0" name=""/>
        <dsp:cNvSpPr/>
      </dsp:nvSpPr>
      <dsp:spPr>
        <a:xfrm>
          <a:off x="628141"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65A164-E370-4C5B-B494-7865E0EB17D8}">
      <dsp:nvSpPr>
        <dsp:cNvPr id="0" name=""/>
        <dsp:cNvSpPr/>
      </dsp:nvSpPr>
      <dsp:spPr>
        <a:xfrm>
          <a:off x="195881"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624C58-1741-46F4-9AFC-EDF2D51D4472}">
      <dsp:nvSpPr>
        <dsp:cNvPr id="0" name=""/>
        <dsp:cNvSpPr/>
      </dsp:nvSpPr>
      <dsp:spPr>
        <a:xfrm>
          <a:off x="673861" y="294688"/>
          <a:ext cx="955959" cy="113737"/>
        </a:xfrm>
        <a:custGeom>
          <a:avLst/>
          <a:gdLst/>
          <a:ahLst/>
          <a:cxnLst/>
          <a:rect l="0" t="0" r="0" b="0"/>
          <a:pathLst>
            <a:path>
              <a:moveTo>
                <a:pt x="955959" y="0"/>
              </a:moveTo>
              <a:lnTo>
                <a:pt x="955959" y="77508"/>
              </a:lnTo>
              <a:lnTo>
                <a:pt x="0" y="77508"/>
              </a:lnTo>
              <a:lnTo>
                <a:pt x="0"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5448A6-F0DF-478D-8AA9-E142C2A03826}">
      <dsp:nvSpPr>
        <dsp:cNvPr id="0" name=""/>
        <dsp:cNvSpPr/>
      </dsp:nvSpPr>
      <dsp:spPr>
        <a:xfrm>
          <a:off x="1434283" y="4635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F20B790-13FF-4920-BC1C-7FEEF492F62C}">
      <dsp:nvSpPr>
        <dsp:cNvPr id="0" name=""/>
        <dsp:cNvSpPr/>
      </dsp:nvSpPr>
      <dsp:spPr>
        <a:xfrm>
          <a:off x="1477736" y="8763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World</a:t>
          </a:r>
        </a:p>
      </dsp:txBody>
      <dsp:txXfrm>
        <a:off x="1477736" y="87636"/>
        <a:ext cx="391074" cy="248332"/>
      </dsp:txXfrm>
    </dsp:sp>
    <dsp:sp modelId="{D88A1146-64CF-4131-9550-C6A9E1FF9600}">
      <dsp:nvSpPr>
        <dsp:cNvPr id="0" name=""/>
        <dsp:cNvSpPr/>
      </dsp:nvSpPr>
      <dsp:spPr>
        <a:xfrm>
          <a:off x="478324"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C98B2BF-DB32-4662-9C0F-53CC79E91017}">
      <dsp:nvSpPr>
        <dsp:cNvPr id="0" name=""/>
        <dsp:cNvSpPr/>
      </dsp:nvSpPr>
      <dsp:spPr>
        <a:xfrm>
          <a:off x="521777"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1</a:t>
          </a:r>
        </a:p>
      </dsp:txBody>
      <dsp:txXfrm>
        <a:off x="521777" y="449706"/>
        <a:ext cx="391074" cy="248332"/>
      </dsp:txXfrm>
    </dsp:sp>
    <dsp:sp modelId="{82BC4998-AD16-4377-91A9-727CDDC0130C}">
      <dsp:nvSpPr>
        <dsp:cNvPr id="0" name=""/>
        <dsp:cNvSpPr/>
      </dsp:nvSpPr>
      <dsp:spPr>
        <a:xfrm>
          <a:off x="34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C1CB872-9C05-4F25-B0E3-2EBDE327DDD9}">
      <dsp:nvSpPr>
        <dsp:cNvPr id="0" name=""/>
        <dsp:cNvSpPr/>
      </dsp:nvSpPr>
      <dsp:spPr>
        <a:xfrm>
          <a:off x="4379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A</a:t>
          </a:r>
        </a:p>
      </dsp:txBody>
      <dsp:txXfrm>
        <a:off x="43797" y="811775"/>
        <a:ext cx="391074" cy="248332"/>
      </dsp:txXfrm>
    </dsp:sp>
    <dsp:sp modelId="{3AC40D63-C3EE-41C3-808F-A8A8F66D511D}">
      <dsp:nvSpPr>
        <dsp:cNvPr id="0" name=""/>
        <dsp:cNvSpPr/>
      </dsp:nvSpPr>
      <dsp:spPr>
        <a:xfrm>
          <a:off x="47832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B2FF858-5275-4184-AF53-2D48A5A09D42}">
      <dsp:nvSpPr>
        <dsp:cNvPr id="0" name=""/>
        <dsp:cNvSpPr/>
      </dsp:nvSpPr>
      <dsp:spPr>
        <a:xfrm>
          <a:off x="52177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B</a:t>
          </a:r>
        </a:p>
      </dsp:txBody>
      <dsp:txXfrm>
        <a:off x="521777" y="811775"/>
        <a:ext cx="391074" cy="248332"/>
      </dsp:txXfrm>
    </dsp:sp>
    <dsp:sp modelId="{B4EC51ED-519A-4578-8BDD-6833A90E8BAD}">
      <dsp:nvSpPr>
        <dsp:cNvPr id="0" name=""/>
        <dsp:cNvSpPr/>
      </dsp:nvSpPr>
      <dsp:spPr>
        <a:xfrm>
          <a:off x="478324"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0665EDE-3D2A-4F64-B515-36B0164DE301}">
      <dsp:nvSpPr>
        <dsp:cNvPr id="0" name=""/>
        <dsp:cNvSpPr/>
      </dsp:nvSpPr>
      <dsp:spPr>
        <a:xfrm>
          <a:off x="521777"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521777" y="1173845"/>
        <a:ext cx="391074" cy="248332"/>
      </dsp:txXfrm>
    </dsp:sp>
    <dsp:sp modelId="{24124124-777A-47BD-AA31-CF4F22E14B5C}">
      <dsp:nvSpPr>
        <dsp:cNvPr id="0" name=""/>
        <dsp:cNvSpPr/>
      </dsp:nvSpPr>
      <dsp:spPr>
        <a:xfrm>
          <a:off x="34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57EF34B-C097-44DF-AC9B-8385AC739496}">
      <dsp:nvSpPr>
        <dsp:cNvPr id="0" name=""/>
        <dsp:cNvSpPr/>
      </dsp:nvSpPr>
      <dsp:spPr>
        <a:xfrm>
          <a:off x="4379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43797" y="1535915"/>
        <a:ext cx="391074" cy="248332"/>
      </dsp:txXfrm>
    </dsp:sp>
    <dsp:sp modelId="{6BBE38B4-65D4-44DA-8A61-CD9FA5E465DA}">
      <dsp:nvSpPr>
        <dsp:cNvPr id="0" name=""/>
        <dsp:cNvSpPr/>
      </dsp:nvSpPr>
      <dsp:spPr>
        <a:xfrm>
          <a:off x="47832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291D003-0E66-4D15-8EFB-EB334AE4E3FB}">
      <dsp:nvSpPr>
        <dsp:cNvPr id="0" name=""/>
        <dsp:cNvSpPr/>
      </dsp:nvSpPr>
      <dsp:spPr>
        <a:xfrm>
          <a:off x="52177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521777" y="1535915"/>
        <a:ext cx="391074" cy="248332"/>
      </dsp:txXfrm>
    </dsp:sp>
    <dsp:sp modelId="{75C06F5A-D734-43E8-B46B-575404C601CA}">
      <dsp:nvSpPr>
        <dsp:cNvPr id="0" name=""/>
        <dsp:cNvSpPr/>
      </dsp:nvSpPr>
      <dsp:spPr>
        <a:xfrm>
          <a:off x="95630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67D11-29CB-4DFC-AD14-C0C42664C125}">
      <dsp:nvSpPr>
        <dsp:cNvPr id="0" name=""/>
        <dsp:cNvSpPr/>
      </dsp:nvSpPr>
      <dsp:spPr>
        <a:xfrm>
          <a:off x="99975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1535915"/>
        <a:ext cx="391074" cy="248332"/>
      </dsp:txXfrm>
    </dsp:sp>
    <dsp:sp modelId="{9C7CD5C7-A5FC-4CAA-AAF5-F176C0D31063}">
      <dsp:nvSpPr>
        <dsp:cNvPr id="0" name=""/>
        <dsp:cNvSpPr/>
      </dsp:nvSpPr>
      <dsp:spPr>
        <a:xfrm>
          <a:off x="95630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340E7BC-0D3C-47E2-A650-F70F4C7D251B}">
      <dsp:nvSpPr>
        <dsp:cNvPr id="0" name=""/>
        <dsp:cNvSpPr/>
      </dsp:nvSpPr>
      <dsp:spPr>
        <a:xfrm>
          <a:off x="99975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811775"/>
        <a:ext cx="391074" cy="248332"/>
      </dsp:txXfrm>
    </dsp:sp>
    <dsp:sp modelId="{60A31663-051F-4F4A-B668-00758FF9794D}">
      <dsp:nvSpPr>
        <dsp:cNvPr id="0" name=""/>
        <dsp:cNvSpPr/>
      </dsp:nvSpPr>
      <dsp:spPr>
        <a:xfrm>
          <a:off x="191226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1A5CB1-8892-4F2D-83B7-B17ED46C7674}">
      <dsp:nvSpPr>
        <dsp:cNvPr id="0" name=""/>
        <dsp:cNvSpPr/>
      </dsp:nvSpPr>
      <dsp:spPr>
        <a:xfrm>
          <a:off x="1955716"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2</a:t>
          </a:r>
        </a:p>
      </dsp:txBody>
      <dsp:txXfrm>
        <a:off x="1955716" y="449706"/>
        <a:ext cx="391074" cy="248332"/>
      </dsp:txXfrm>
    </dsp:sp>
    <dsp:sp modelId="{A8CF6299-B9BF-415B-A668-C29DABAF4EF9}">
      <dsp:nvSpPr>
        <dsp:cNvPr id="0" name=""/>
        <dsp:cNvSpPr/>
      </dsp:nvSpPr>
      <dsp:spPr>
        <a:xfrm>
          <a:off x="143428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A70DF2B-F050-40E0-ABCD-620EE6050910}">
      <dsp:nvSpPr>
        <dsp:cNvPr id="0" name=""/>
        <dsp:cNvSpPr/>
      </dsp:nvSpPr>
      <dsp:spPr>
        <a:xfrm>
          <a:off x="147773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X</a:t>
          </a:r>
        </a:p>
      </dsp:txBody>
      <dsp:txXfrm>
        <a:off x="1477736" y="811775"/>
        <a:ext cx="391074" cy="248332"/>
      </dsp:txXfrm>
    </dsp:sp>
    <dsp:sp modelId="{F47A491A-279B-4865-9B1B-91F3AB521726}">
      <dsp:nvSpPr>
        <dsp:cNvPr id="0" name=""/>
        <dsp:cNvSpPr/>
      </dsp:nvSpPr>
      <dsp:spPr>
        <a:xfrm>
          <a:off x="191226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17A448A-ACA8-4875-9224-D715A99F1C92}">
      <dsp:nvSpPr>
        <dsp:cNvPr id="0" name=""/>
        <dsp:cNvSpPr/>
      </dsp:nvSpPr>
      <dsp:spPr>
        <a:xfrm>
          <a:off x="195571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Y</a:t>
          </a:r>
        </a:p>
      </dsp:txBody>
      <dsp:txXfrm>
        <a:off x="1955716" y="811775"/>
        <a:ext cx="391074" cy="248332"/>
      </dsp:txXfrm>
    </dsp:sp>
    <dsp:sp modelId="{F70F57AD-8A19-4B08-9CA8-AC3645BB213B}">
      <dsp:nvSpPr>
        <dsp:cNvPr id="0" name=""/>
        <dsp:cNvSpPr/>
      </dsp:nvSpPr>
      <dsp:spPr>
        <a:xfrm>
          <a:off x="1912263"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5CD6793-4D8D-4300-AA7B-748120C464A9}">
      <dsp:nvSpPr>
        <dsp:cNvPr id="0" name=""/>
        <dsp:cNvSpPr/>
      </dsp:nvSpPr>
      <dsp:spPr>
        <a:xfrm>
          <a:off x="1955716"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1955716" y="1173845"/>
        <a:ext cx="391074" cy="248332"/>
      </dsp:txXfrm>
    </dsp:sp>
    <dsp:sp modelId="{6C64B19F-7503-4888-AB5D-5D4EA51E2946}">
      <dsp:nvSpPr>
        <dsp:cNvPr id="0" name=""/>
        <dsp:cNvSpPr/>
      </dsp:nvSpPr>
      <dsp:spPr>
        <a:xfrm>
          <a:off x="143428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93550E-2C93-4235-8C7E-81C55A58ECA3}">
      <dsp:nvSpPr>
        <dsp:cNvPr id="0" name=""/>
        <dsp:cNvSpPr/>
      </dsp:nvSpPr>
      <dsp:spPr>
        <a:xfrm>
          <a:off x="147773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1477736" y="1535915"/>
        <a:ext cx="391074" cy="248332"/>
      </dsp:txXfrm>
    </dsp:sp>
    <dsp:sp modelId="{1D9C3159-082A-4E66-A610-76BFDA15D247}">
      <dsp:nvSpPr>
        <dsp:cNvPr id="0" name=""/>
        <dsp:cNvSpPr/>
      </dsp:nvSpPr>
      <dsp:spPr>
        <a:xfrm>
          <a:off x="191226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647D3AA-5A90-4FD5-A5C8-0FF72B98A1A2}">
      <dsp:nvSpPr>
        <dsp:cNvPr id="0" name=""/>
        <dsp:cNvSpPr/>
      </dsp:nvSpPr>
      <dsp:spPr>
        <a:xfrm>
          <a:off x="195571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1955716" y="1535915"/>
        <a:ext cx="391074" cy="248332"/>
      </dsp:txXfrm>
    </dsp:sp>
    <dsp:sp modelId="{C4D9040F-4158-41BF-9761-38CEED78B991}">
      <dsp:nvSpPr>
        <dsp:cNvPr id="0" name=""/>
        <dsp:cNvSpPr/>
      </dsp:nvSpPr>
      <dsp:spPr>
        <a:xfrm>
          <a:off x="239024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32355E-162E-43EF-A1FA-AA8C5DF1602F}">
      <dsp:nvSpPr>
        <dsp:cNvPr id="0" name=""/>
        <dsp:cNvSpPr/>
      </dsp:nvSpPr>
      <dsp:spPr>
        <a:xfrm>
          <a:off x="2433695"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1535915"/>
        <a:ext cx="391074" cy="248332"/>
      </dsp:txXfrm>
    </dsp:sp>
    <dsp:sp modelId="{B509352A-AC51-4323-A618-802EB9394C50}">
      <dsp:nvSpPr>
        <dsp:cNvPr id="0" name=""/>
        <dsp:cNvSpPr/>
      </dsp:nvSpPr>
      <dsp:spPr>
        <a:xfrm>
          <a:off x="239024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2893060-B698-4383-AC7C-412A6B47AC6A}">
      <dsp:nvSpPr>
        <dsp:cNvPr id="0" name=""/>
        <dsp:cNvSpPr/>
      </dsp:nvSpPr>
      <dsp:spPr>
        <a:xfrm>
          <a:off x="2433695"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811775"/>
        <a:ext cx="391074" cy="248332"/>
      </dsp:txXfrm>
    </dsp:sp>
    <dsp:sp modelId="{C17A8EAD-4AB2-4E37-AF16-4B226A122DF9}">
      <dsp:nvSpPr>
        <dsp:cNvPr id="0" name=""/>
        <dsp:cNvSpPr/>
      </dsp:nvSpPr>
      <dsp:spPr>
        <a:xfrm>
          <a:off x="239024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C2FBE99-DF30-4CA5-A7A1-0C69F5038C9D}">
      <dsp:nvSpPr>
        <dsp:cNvPr id="0" name=""/>
        <dsp:cNvSpPr/>
      </dsp:nvSpPr>
      <dsp:spPr>
        <a:xfrm>
          <a:off x="2433695"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449706"/>
        <a:ext cx="391074" cy="24833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73525" y="157860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73525" y="1578604"/>
        <a:ext cx="654320" cy="327160"/>
      </dsp:txXfrm>
    </dsp:sp>
    <dsp:sp modelId="{FD7A0172-CB25-4911-B3EF-667A39E7DCE7}">
      <dsp:nvSpPr>
        <dsp:cNvPr id="0" name=""/>
        <dsp:cNvSpPr/>
      </dsp:nvSpPr>
      <dsp:spPr>
        <a:xfrm rot="16841002">
          <a:off x="752792" y="1041313"/>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41002">
        <a:off x="1423414" y="1013206"/>
        <a:ext cx="70591" cy="70591"/>
      </dsp:txXfrm>
    </dsp:sp>
    <dsp:sp modelId="{6D38B18B-70EC-4AF7-A6FF-B5C7FE8D4DA4}">
      <dsp:nvSpPr>
        <dsp:cNvPr id="0" name=""/>
        <dsp:cNvSpPr/>
      </dsp:nvSpPr>
      <dsp:spPr>
        <a:xfrm>
          <a:off x="1589574" y="191240"/>
          <a:ext cx="718365"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89574" y="191240"/>
        <a:ext cx="718365" cy="327160"/>
      </dsp:txXfrm>
    </dsp:sp>
    <dsp:sp modelId="{68438195-FD75-4EAF-817E-3D241C458B9B}">
      <dsp:nvSpPr>
        <dsp:cNvPr id="0" name=""/>
        <dsp:cNvSpPr/>
      </dsp:nvSpPr>
      <dsp:spPr>
        <a:xfrm rot="19457599">
          <a:off x="2277644" y="253573"/>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430745" y="252704"/>
        <a:ext cx="16115" cy="16115"/>
      </dsp:txXfrm>
    </dsp:sp>
    <dsp:sp modelId="{EDD898AC-163C-4B2A-929B-A80367C5CB73}">
      <dsp:nvSpPr>
        <dsp:cNvPr id="0" name=""/>
        <dsp:cNvSpPr/>
      </dsp:nvSpPr>
      <dsp:spPr>
        <a:xfrm>
          <a:off x="2569667" y="3123"/>
          <a:ext cx="73001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569667" y="3123"/>
        <a:ext cx="730018" cy="327160"/>
      </dsp:txXfrm>
    </dsp:sp>
    <dsp:sp modelId="{2CBD0876-E8DB-432A-A0C4-D664553F2B67}">
      <dsp:nvSpPr>
        <dsp:cNvPr id="0" name=""/>
        <dsp:cNvSpPr/>
      </dsp:nvSpPr>
      <dsp:spPr>
        <a:xfrm rot="2142401">
          <a:off x="2277644" y="441690"/>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430745" y="440821"/>
        <a:ext cx="16115" cy="16115"/>
      </dsp:txXfrm>
    </dsp:sp>
    <dsp:sp modelId="{5A4405BA-2082-47F6-9FF1-48042B30A932}">
      <dsp:nvSpPr>
        <dsp:cNvPr id="0" name=""/>
        <dsp:cNvSpPr/>
      </dsp:nvSpPr>
      <dsp:spPr>
        <a:xfrm>
          <a:off x="2569667" y="379357"/>
          <a:ext cx="749072"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569667" y="379357"/>
        <a:ext cx="749072" cy="327160"/>
      </dsp:txXfrm>
    </dsp:sp>
    <dsp:sp modelId="{1FB9E06D-EF2B-4048-9039-AD508A01931D}">
      <dsp:nvSpPr>
        <dsp:cNvPr id="0" name=""/>
        <dsp:cNvSpPr/>
      </dsp:nvSpPr>
      <dsp:spPr>
        <a:xfrm rot="18394589">
          <a:off x="1239101" y="1558635"/>
          <a:ext cx="439218" cy="14378"/>
        </a:xfrm>
        <a:custGeom>
          <a:avLst/>
          <a:gdLst/>
          <a:ahLst/>
          <a:cxnLst/>
          <a:rect l="0" t="0" r="0" b="0"/>
          <a:pathLst>
            <a:path>
              <a:moveTo>
                <a:pt x="0" y="7189"/>
              </a:moveTo>
              <a:lnTo>
                <a:pt x="439218"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394589">
        <a:off x="1447729" y="1554844"/>
        <a:ext cx="21960" cy="21960"/>
      </dsp:txXfrm>
    </dsp:sp>
    <dsp:sp modelId="{54743B2E-2B49-4B9C-BCFE-89B4A223022D}">
      <dsp:nvSpPr>
        <dsp:cNvPr id="0" name=""/>
        <dsp:cNvSpPr/>
      </dsp:nvSpPr>
      <dsp:spPr>
        <a:xfrm>
          <a:off x="1589574" y="1225884"/>
          <a:ext cx="765417"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589574" y="1225884"/>
        <a:ext cx="765417" cy="327160"/>
      </dsp:txXfrm>
    </dsp:sp>
    <dsp:sp modelId="{1889DF31-E9C1-45A1-88BE-8B18172A263A}">
      <dsp:nvSpPr>
        <dsp:cNvPr id="0" name=""/>
        <dsp:cNvSpPr/>
      </dsp:nvSpPr>
      <dsp:spPr>
        <a:xfrm rot="18770822">
          <a:off x="2293421" y="1241188"/>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476234" y="1238755"/>
        <a:ext cx="19243" cy="19243"/>
      </dsp:txXfrm>
    </dsp:sp>
    <dsp:sp modelId="{797FBD49-A139-409C-80D6-2992C6762477}">
      <dsp:nvSpPr>
        <dsp:cNvPr id="0" name=""/>
        <dsp:cNvSpPr/>
      </dsp:nvSpPr>
      <dsp:spPr>
        <a:xfrm>
          <a:off x="2616720" y="943709"/>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616720" y="943709"/>
        <a:ext cx="654320" cy="327160"/>
      </dsp:txXfrm>
    </dsp:sp>
    <dsp:sp modelId="{4AA5200D-7B15-42DE-9422-B197E4970211}">
      <dsp:nvSpPr>
        <dsp:cNvPr id="0" name=""/>
        <dsp:cNvSpPr/>
      </dsp:nvSpPr>
      <dsp:spPr>
        <a:xfrm rot="19457599">
          <a:off x="3240744" y="1006041"/>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393846" y="1005172"/>
        <a:ext cx="16115" cy="16115"/>
      </dsp:txXfrm>
    </dsp:sp>
    <dsp:sp modelId="{3B8868D9-9F8B-47F9-99EF-A48BC6B2FF26}">
      <dsp:nvSpPr>
        <dsp:cNvPr id="0" name=""/>
        <dsp:cNvSpPr/>
      </dsp:nvSpPr>
      <dsp:spPr>
        <a:xfrm>
          <a:off x="3532768" y="755592"/>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755592"/>
        <a:ext cx="795045" cy="327160"/>
      </dsp:txXfrm>
    </dsp:sp>
    <dsp:sp modelId="{81DF227C-317B-417C-B837-BF4939219178}">
      <dsp:nvSpPr>
        <dsp:cNvPr id="0" name=""/>
        <dsp:cNvSpPr/>
      </dsp:nvSpPr>
      <dsp:spPr>
        <a:xfrm rot="2142401">
          <a:off x="3240744" y="1194158"/>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393846" y="1193289"/>
        <a:ext cx="16115" cy="16115"/>
      </dsp:txXfrm>
    </dsp:sp>
    <dsp:sp modelId="{41370F12-1FA0-4579-8285-C15FA148591C}">
      <dsp:nvSpPr>
        <dsp:cNvPr id="0" name=""/>
        <dsp:cNvSpPr/>
      </dsp:nvSpPr>
      <dsp:spPr>
        <a:xfrm>
          <a:off x="3532768" y="1131826"/>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532768" y="1131826"/>
        <a:ext cx="795045" cy="327160"/>
      </dsp:txXfrm>
    </dsp:sp>
    <dsp:sp modelId="{2864DC2A-13C0-4E4B-A7F3-F63F340FA450}">
      <dsp:nvSpPr>
        <dsp:cNvPr id="0" name=""/>
        <dsp:cNvSpPr/>
      </dsp:nvSpPr>
      <dsp:spPr>
        <a:xfrm rot="2829178">
          <a:off x="2293421" y="152336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476234" y="1520931"/>
        <a:ext cx="19243" cy="19243"/>
      </dsp:txXfrm>
    </dsp:sp>
    <dsp:sp modelId="{B38E3594-CA56-4A29-BFDC-CA290103A3A6}">
      <dsp:nvSpPr>
        <dsp:cNvPr id="0" name=""/>
        <dsp:cNvSpPr/>
      </dsp:nvSpPr>
      <dsp:spPr>
        <a:xfrm>
          <a:off x="2616720" y="1508060"/>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616720" y="1508060"/>
        <a:ext cx="654320" cy="327160"/>
      </dsp:txXfrm>
    </dsp:sp>
    <dsp:sp modelId="{2E830E8B-B241-4984-BFF5-BCC0806E238E}">
      <dsp:nvSpPr>
        <dsp:cNvPr id="0" name=""/>
        <dsp:cNvSpPr/>
      </dsp:nvSpPr>
      <dsp:spPr>
        <a:xfrm>
          <a:off x="3271040" y="1664451"/>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395361" y="1665097"/>
        <a:ext cx="13086" cy="13086"/>
      </dsp:txXfrm>
    </dsp:sp>
    <dsp:sp modelId="{EAE0073B-E695-4C6C-B978-B5E3B7024E20}">
      <dsp:nvSpPr>
        <dsp:cNvPr id="0" name=""/>
        <dsp:cNvSpPr/>
      </dsp:nvSpPr>
      <dsp:spPr>
        <a:xfrm>
          <a:off x="3532768" y="1508060"/>
          <a:ext cx="78357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1508060"/>
        <a:ext cx="783574" cy="327160"/>
      </dsp:txXfrm>
    </dsp:sp>
    <dsp:sp modelId="{D88348ED-527A-4837-8156-098C1F615BFB}">
      <dsp:nvSpPr>
        <dsp:cNvPr id="0" name=""/>
        <dsp:cNvSpPr/>
      </dsp:nvSpPr>
      <dsp:spPr>
        <a:xfrm rot="2965817">
          <a:off x="1257496" y="1887840"/>
          <a:ext cx="402427" cy="14378"/>
        </a:xfrm>
        <a:custGeom>
          <a:avLst/>
          <a:gdLst/>
          <a:ahLst/>
          <a:cxnLst/>
          <a:rect l="0" t="0" r="0" b="0"/>
          <a:pathLst>
            <a:path>
              <a:moveTo>
                <a:pt x="0" y="7189"/>
              </a:moveTo>
              <a:lnTo>
                <a:pt x="402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965817">
        <a:off x="1448649" y="1884969"/>
        <a:ext cx="20121" cy="20121"/>
      </dsp:txXfrm>
    </dsp:sp>
    <dsp:sp modelId="{0C7AD588-E19E-4FA4-8679-76D852021E3D}">
      <dsp:nvSpPr>
        <dsp:cNvPr id="0" name=""/>
        <dsp:cNvSpPr/>
      </dsp:nvSpPr>
      <dsp:spPr>
        <a:xfrm>
          <a:off x="1589574" y="188429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89574" y="1884294"/>
        <a:ext cx="654320" cy="327160"/>
      </dsp:txXfrm>
    </dsp:sp>
    <dsp:sp modelId="{F9C387D6-3DB2-43EE-A8C5-C98DF7AA1264}">
      <dsp:nvSpPr>
        <dsp:cNvPr id="0" name=""/>
        <dsp:cNvSpPr/>
      </dsp:nvSpPr>
      <dsp:spPr>
        <a:xfrm>
          <a:off x="2243894" y="2040685"/>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68215" y="2041331"/>
        <a:ext cx="13086" cy="13086"/>
      </dsp:txXfrm>
    </dsp:sp>
    <dsp:sp modelId="{CC6B0A1C-BAB8-4AB7-9EF6-A7279AB3044F}">
      <dsp:nvSpPr>
        <dsp:cNvPr id="0" name=""/>
        <dsp:cNvSpPr/>
      </dsp:nvSpPr>
      <dsp:spPr>
        <a:xfrm>
          <a:off x="2505623" y="1884294"/>
          <a:ext cx="6543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505623" y="1884294"/>
        <a:ext cx="654320" cy="327160"/>
      </dsp:txXfrm>
    </dsp:sp>
    <dsp:sp modelId="{82063FD8-2DE8-42B1-AC01-6CDB0BC37358}">
      <dsp:nvSpPr>
        <dsp:cNvPr id="0" name=""/>
        <dsp:cNvSpPr/>
      </dsp:nvSpPr>
      <dsp:spPr>
        <a:xfrm rot="4758998">
          <a:off x="752792" y="2428677"/>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58998">
        <a:off x="1423414" y="2400570"/>
        <a:ext cx="70591" cy="70591"/>
      </dsp:txXfrm>
    </dsp:sp>
    <dsp:sp modelId="{26D8E710-F0D2-45EF-BDE9-84F12E45A85F}">
      <dsp:nvSpPr>
        <dsp:cNvPr id="0" name=""/>
        <dsp:cNvSpPr/>
      </dsp:nvSpPr>
      <dsp:spPr>
        <a:xfrm>
          <a:off x="1589574" y="2965968"/>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89574" y="2965968"/>
        <a:ext cx="654320" cy="327160"/>
      </dsp:txXfrm>
    </dsp:sp>
    <dsp:sp modelId="{D2E7D7FB-33DA-439B-A6FF-8B6265094B81}">
      <dsp:nvSpPr>
        <dsp:cNvPr id="0" name=""/>
        <dsp:cNvSpPr/>
      </dsp:nvSpPr>
      <dsp:spPr>
        <a:xfrm rot="17810170">
          <a:off x="2084878" y="2863698"/>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360264" y="2856393"/>
        <a:ext cx="28988" cy="28988"/>
      </dsp:txXfrm>
    </dsp:sp>
    <dsp:sp modelId="{16B11AF4-04C8-4F95-B50D-C951D10CBCFB}">
      <dsp:nvSpPr>
        <dsp:cNvPr id="0" name=""/>
        <dsp:cNvSpPr/>
      </dsp:nvSpPr>
      <dsp:spPr>
        <a:xfrm>
          <a:off x="2505623" y="2448646"/>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505623" y="2448646"/>
        <a:ext cx="654320" cy="327160"/>
      </dsp:txXfrm>
    </dsp:sp>
    <dsp:sp modelId="{D8394A56-8A48-43C9-8876-8EA39F4B73ED}">
      <dsp:nvSpPr>
        <dsp:cNvPr id="0" name=""/>
        <dsp:cNvSpPr/>
      </dsp:nvSpPr>
      <dsp:spPr>
        <a:xfrm rot="19457599">
          <a:off x="3129647" y="2510978"/>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82749" y="2510109"/>
        <a:ext cx="16115" cy="16115"/>
      </dsp:txXfrm>
    </dsp:sp>
    <dsp:sp modelId="{F7DF3503-2E14-4B1A-9CBB-7E9883AC3E4A}">
      <dsp:nvSpPr>
        <dsp:cNvPr id="0" name=""/>
        <dsp:cNvSpPr/>
      </dsp:nvSpPr>
      <dsp:spPr>
        <a:xfrm>
          <a:off x="3421671" y="2260529"/>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421671" y="2260529"/>
        <a:ext cx="718358" cy="327160"/>
      </dsp:txXfrm>
    </dsp:sp>
    <dsp:sp modelId="{7D05C43C-DFC0-4A88-8A56-94706F21A1FA}">
      <dsp:nvSpPr>
        <dsp:cNvPr id="0" name=""/>
        <dsp:cNvSpPr/>
      </dsp:nvSpPr>
      <dsp:spPr>
        <a:xfrm rot="2142401">
          <a:off x="3129647" y="2699095"/>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82749" y="2698226"/>
        <a:ext cx="16115" cy="16115"/>
      </dsp:txXfrm>
    </dsp:sp>
    <dsp:sp modelId="{9ECD2900-0A9A-47D1-A756-67C34D750CCF}">
      <dsp:nvSpPr>
        <dsp:cNvPr id="0" name=""/>
        <dsp:cNvSpPr/>
      </dsp:nvSpPr>
      <dsp:spPr>
        <a:xfrm>
          <a:off x="3421671" y="2636763"/>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421671" y="2636763"/>
        <a:ext cx="718358" cy="327160"/>
      </dsp:txXfrm>
    </dsp:sp>
    <dsp:sp modelId="{265BA9A4-8B4E-4711-88C7-AB227C949A94}">
      <dsp:nvSpPr>
        <dsp:cNvPr id="0" name=""/>
        <dsp:cNvSpPr/>
      </dsp:nvSpPr>
      <dsp:spPr>
        <a:xfrm rot="3789830">
          <a:off x="2084878" y="3381020"/>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360264" y="3373715"/>
        <a:ext cx="28988" cy="28988"/>
      </dsp:txXfrm>
    </dsp:sp>
    <dsp:sp modelId="{240ABD63-9087-4546-89CF-88541F4CEF52}">
      <dsp:nvSpPr>
        <dsp:cNvPr id="0" name=""/>
        <dsp:cNvSpPr/>
      </dsp:nvSpPr>
      <dsp:spPr>
        <a:xfrm>
          <a:off x="2505623" y="3483290"/>
          <a:ext cx="721532"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505623" y="3483290"/>
        <a:ext cx="721532" cy="327160"/>
      </dsp:txXfrm>
    </dsp:sp>
    <dsp:sp modelId="{BF0567E6-6DA9-48ED-9A37-47285840FDF7}">
      <dsp:nvSpPr>
        <dsp:cNvPr id="0" name=""/>
        <dsp:cNvSpPr/>
      </dsp:nvSpPr>
      <dsp:spPr>
        <a:xfrm rot="18770822">
          <a:off x="3165584" y="349859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348397" y="3496160"/>
        <a:ext cx="19243" cy="19243"/>
      </dsp:txXfrm>
    </dsp:sp>
    <dsp:sp modelId="{E7F03264-C14C-446F-BCBE-D61750AF3A77}">
      <dsp:nvSpPr>
        <dsp:cNvPr id="0" name=""/>
        <dsp:cNvSpPr/>
      </dsp:nvSpPr>
      <dsp:spPr>
        <a:xfrm>
          <a:off x="3488883" y="3201114"/>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488883" y="3201114"/>
        <a:ext cx="654320" cy="327160"/>
      </dsp:txXfrm>
    </dsp:sp>
    <dsp:sp modelId="{21F216FC-1A29-4DA3-BE45-EBAAD540EDFF}">
      <dsp:nvSpPr>
        <dsp:cNvPr id="0" name=""/>
        <dsp:cNvSpPr/>
      </dsp:nvSpPr>
      <dsp:spPr>
        <a:xfrm rot="19457599">
          <a:off x="4112908" y="3263447"/>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266009" y="3262578"/>
        <a:ext cx="16115" cy="16115"/>
      </dsp:txXfrm>
    </dsp:sp>
    <dsp:sp modelId="{238A04B6-8EF5-45CF-9164-325F1FDB3A44}">
      <dsp:nvSpPr>
        <dsp:cNvPr id="0" name=""/>
        <dsp:cNvSpPr/>
      </dsp:nvSpPr>
      <dsp:spPr>
        <a:xfrm>
          <a:off x="4404931" y="3012997"/>
          <a:ext cx="77636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012997"/>
        <a:ext cx="776364" cy="327160"/>
      </dsp:txXfrm>
    </dsp:sp>
    <dsp:sp modelId="{CB159F70-ABE8-4C17-9F22-0AB61C102E64}">
      <dsp:nvSpPr>
        <dsp:cNvPr id="0" name=""/>
        <dsp:cNvSpPr/>
      </dsp:nvSpPr>
      <dsp:spPr>
        <a:xfrm rot="2142401">
          <a:off x="4112908" y="3451564"/>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266009" y="3450695"/>
        <a:ext cx="16115" cy="16115"/>
      </dsp:txXfrm>
    </dsp:sp>
    <dsp:sp modelId="{CF2F8359-8E2C-400E-A50D-384EDB3CA8A3}">
      <dsp:nvSpPr>
        <dsp:cNvPr id="0" name=""/>
        <dsp:cNvSpPr/>
      </dsp:nvSpPr>
      <dsp:spPr>
        <a:xfrm>
          <a:off x="4404931" y="3389231"/>
          <a:ext cx="7914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404931" y="3389231"/>
        <a:ext cx="791420" cy="327160"/>
      </dsp:txXfrm>
    </dsp:sp>
    <dsp:sp modelId="{4A7F0945-CD52-46CF-9330-64955ED272D3}">
      <dsp:nvSpPr>
        <dsp:cNvPr id="0" name=""/>
        <dsp:cNvSpPr/>
      </dsp:nvSpPr>
      <dsp:spPr>
        <a:xfrm rot="2829178">
          <a:off x="3165584" y="3780769"/>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348397" y="3778336"/>
        <a:ext cx="19243" cy="19243"/>
      </dsp:txXfrm>
    </dsp:sp>
    <dsp:sp modelId="{E36CEAF0-998B-4A4B-BA8D-EFF57F7AB8FA}">
      <dsp:nvSpPr>
        <dsp:cNvPr id="0" name=""/>
        <dsp:cNvSpPr/>
      </dsp:nvSpPr>
      <dsp:spPr>
        <a:xfrm>
          <a:off x="3488883" y="3765466"/>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488883" y="3765466"/>
        <a:ext cx="654320" cy="327160"/>
      </dsp:txXfrm>
    </dsp:sp>
    <dsp:sp modelId="{605ED397-3BB2-4B24-BE01-C5E7F35EB3C0}">
      <dsp:nvSpPr>
        <dsp:cNvPr id="0" name=""/>
        <dsp:cNvSpPr/>
      </dsp:nvSpPr>
      <dsp:spPr>
        <a:xfrm>
          <a:off x="4143203" y="3921857"/>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267524" y="3922502"/>
        <a:ext cx="13086" cy="13086"/>
      </dsp:txXfrm>
    </dsp:sp>
    <dsp:sp modelId="{FC31CFF5-CDC9-4FC6-A745-A19F38E995B7}">
      <dsp:nvSpPr>
        <dsp:cNvPr id="0" name=""/>
        <dsp:cNvSpPr/>
      </dsp:nvSpPr>
      <dsp:spPr>
        <a:xfrm>
          <a:off x="4404931" y="3765466"/>
          <a:ext cx="798467"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765466"/>
        <a:ext cx="798467" cy="32716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3B15A5A-C85E-4220-80F3-0D1812DBB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11</Pages>
  <Words>9413</Words>
  <Characters>53656</Characters>
  <Application>Microsoft Office Word</Application>
  <DocSecurity>0</DocSecurity>
  <Lines>447</Lines>
  <Paragraphs>1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29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40</cp:revision>
  <cp:lastPrinted>2012-07-06T19:19:00Z</cp:lastPrinted>
  <dcterms:created xsi:type="dcterms:W3CDTF">2012-07-16T14:29:00Z</dcterms:created>
  <dcterms:modified xsi:type="dcterms:W3CDTF">2012-07-16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X8QfT3u7"/&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